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44B" w:rsidRPr="00EA41CE" w:rsidRDefault="00336A9C" w:rsidP="0071144B">
      <w:pPr>
        <w:pStyle w:val="Titel"/>
        <w:ind w:firstLine="0"/>
        <w:rPr>
          <w:lang w:val="en-US"/>
        </w:rPr>
      </w:pPr>
      <w:r w:rsidRPr="00EA41CE">
        <w:rPr>
          <w:lang w:val="en-US"/>
        </w:rPr>
        <w:t xml:space="preserve">Template for </w:t>
      </w:r>
      <w:r w:rsidR="000D6687">
        <w:rPr>
          <w:lang w:val="en-US"/>
        </w:rPr>
        <w:t>a Detailed</w:t>
      </w:r>
      <w:r w:rsidRPr="00EA41CE">
        <w:rPr>
          <w:lang w:val="en-US"/>
        </w:rPr>
        <w:t xml:space="preserve"> Abstract</w:t>
      </w:r>
      <w:r w:rsidR="000D6687">
        <w:rPr>
          <w:lang w:val="en-US"/>
        </w:rPr>
        <w:t xml:space="preserve"> for the </w:t>
      </w:r>
      <w:r w:rsidR="000D6687" w:rsidRPr="00EA41CE">
        <w:rPr>
          <w:lang w:val="en-US"/>
        </w:rPr>
        <w:t xml:space="preserve">Medical Award </w:t>
      </w:r>
      <w:r w:rsidRPr="00EA41CE">
        <w:rPr>
          <w:lang w:val="en-US"/>
        </w:rPr>
        <w:t xml:space="preserve"> </w:t>
      </w:r>
    </w:p>
    <w:p w:rsidR="0071144B" w:rsidRPr="00707473" w:rsidRDefault="00707473" w:rsidP="0071144B">
      <w:pPr>
        <w:pStyle w:val="Erstautor"/>
        <w:ind w:firstLine="0"/>
        <w:rPr>
          <w:lang w:val="en-US"/>
        </w:rPr>
      </w:pPr>
      <w:r w:rsidRPr="00707473">
        <w:rPr>
          <w:lang w:val="en-US"/>
        </w:rPr>
        <w:t>Firstauthor</w:t>
      </w:r>
      <w:r w:rsidR="0071144B" w:rsidRPr="00707473">
        <w:rPr>
          <w:lang w:val="en-US"/>
        </w:rPr>
        <w:t>,</w:t>
      </w:r>
      <w:r w:rsidR="0071144B" w:rsidRPr="00707473">
        <w:rPr>
          <w:vertAlign w:val="superscript"/>
          <w:lang w:val="en-US"/>
        </w:rPr>
        <w:t>1,2,3</w:t>
      </w:r>
      <w:r w:rsidR="0071144B" w:rsidRPr="00707473">
        <w:rPr>
          <w:lang w:val="en-US"/>
        </w:rPr>
        <w:t xml:space="preserve"> </w:t>
      </w:r>
      <w:r w:rsidRPr="00707473">
        <w:rPr>
          <w:lang w:val="en-US"/>
        </w:rPr>
        <w:t>additional</w:t>
      </w:r>
      <w:r w:rsidR="0071144B" w:rsidRPr="00707473">
        <w:rPr>
          <w:lang w:val="en-US"/>
        </w:rPr>
        <w:t xml:space="preserve"> </w:t>
      </w:r>
      <w:r w:rsidRPr="00707473">
        <w:rPr>
          <w:lang w:val="en-US"/>
        </w:rPr>
        <w:t>author</w:t>
      </w:r>
      <w:r w:rsidR="0071144B" w:rsidRPr="00707473">
        <w:rPr>
          <w:lang w:val="en-US"/>
        </w:rPr>
        <w:t>,</w:t>
      </w:r>
      <w:r w:rsidR="0071144B" w:rsidRPr="00707473">
        <w:rPr>
          <w:vertAlign w:val="superscript"/>
          <w:lang w:val="en-US"/>
        </w:rPr>
        <w:t>2*</w:t>
      </w:r>
      <w:r w:rsidR="0071144B" w:rsidRPr="00707473">
        <w:rPr>
          <w:lang w:val="en-US"/>
        </w:rPr>
        <w:t xml:space="preserve"> </w:t>
      </w:r>
      <w:r w:rsidRPr="00707473">
        <w:rPr>
          <w:lang w:val="en-US"/>
        </w:rPr>
        <w:t>additio</w:t>
      </w:r>
      <w:r>
        <w:rPr>
          <w:lang w:val="en-US"/>
        </w:rPr>
        <w:t>nal autho</w:t>
      </w:r>
      <w:r w:rsidR="0071144B" w:rsidRPr="00707473">
        <w:rPr>
          <w:lang w:val="en-US"/>
        </w:rPr>
        <w:t>r</w:t>
      </w:r>
      <w:r w:rsidR="0071144B" w:rsidRPr="00707473">
        <w:rPr>
          <w:vertAlign w:val="superscript"/>
          <w:lang w:val="en-US"/>
        </w:rPr>
        <w:t>3</w:t>
      </w:r>
      <w:r w:rsidR="0071144B" w:rsidRPr="00707473">
        <w:rPr>
          <w:lang w:val="en-US"/>
        </w:rPr>
        <w:t xml:space="preserve"> </w:t>
      </w:r>
      <w:r>
        <w:rPr>
          <w:lang w:val="en-US"/>
        </w:rPr>
        <w:t>a</w:t>
      </w:r>
      <w:r w:rsidR="0071144B" w:rsidRPr="00707473">
        <w:rPr>
          <w:lang w:val="en-US"/>
        </w:rPr>
        <w:t xml:space="preserve">nd </w:t>
      </w:r>
      <w:r>
        <w:rPr>
          <w:lang w:val="en-US"/>
        </w:rPr>
        <w:t>last autho</w:t>
      </w:r>
      <w:r w:rsidR="0071144B" w:rsidRPr="00707473">
        <w:rPr>
          <w:lang w:val="en-US"/>
        </w:rPr>
        <w:t>r</w:t>
      </w:r>
      <w:r w:rsidR="0071144B" w:rsidRPr="00707473">
        <w:rPr>
          <w:vertAlign w:val="superscript"/>
          <w:lang w:val="en-US"/>
        </w:rPr>
        <w:t>1</w:t>
      </w:r>
      <w:r w:rsidR="0071144B" w:rsidRPr="00707473">
        <w:rPr>
          <w:lang w:val="en-US"/>
        </w:rPr>
        <w:t xml:space="preserve"> </w:t>
      </w:r>
    </w:p>
    <w:p w:rsidR="0071144B" w:rsidRPr="00707473" w:rsidRDefault="0071144B" w:rsidP="0071144B">
      <w:pPr>
        <w:pStyle w:val="affiliations"/>
        <w:rPr>
          <w:rStyle w:val="BDAbstractTitleChar"/>
          <w:rFonts w:ascii="Arial" w:hAnsi="Arial"/>
          <w:b w:val="0"/>
          <w:kern w:val="22"/>
          <w:sz w:val="20"/>
          <w:vertAlign w:val="baseline"/>
        </w:rPr>
        <w:sectPr w:rsidR="0071144B" w:rsidRPr="00707473" w:rsidSect="0071144B">
          <w:headerReference w:type="even" r:id="rId7"/>
          <w:headerReference w:type="default" r:id="rId8"/>
          <w:footerReference w:type="even" r:id="rId9"/>
          <w:footerReference w:type="default" r:id="rId10"/>
          <w:headerReference w:type="first" r:id="rId11"/>
          <w:footerReference w:type="first" r:id="rId12"/>
          <w:type w:val="continuous"/>
          <w:pgSz w:w="11906" w:h="16838"/>
          <w:pgMar w:top="1417" w:right="1417" w:bottom="1134" w:left="1417" w:header="708" w:footer="708" w:gutter="0"/>
          <w:cols w:space="708"/>
          <w:titlePg/>
          <w:docGrid w:linePitch="360"/>
        </w:sectPr>
      </w:pPr>
      <w:r w:rsidRPr="00707473">
        <w:rPr>
          <w:rFonts w:ascii="Arial" w:hAnsi="Arial"/>
        </w:rPr>
        <w:t xml:space="preserve">1 </w:t>
      </w:r>
      <w:r w:rsidR="00707473" w:rsidRPr="00707473">
        <w:rPr>
          <w:rFonts w:ascii="Arial" w:hAnsi="Arial"/>
          <w:vertAlign w:val="baseline"/>
        </w:rPr>
        <w:t>research group, department</w:t>
      </w:r>
      <w:r w:rsidRPr="00707473">
        <w:rPr>
          <w:rFonts w:ascii="Arial" w:hAnsi="Arial"/>
          <w:vertAlign w:val="baseline"/>
        </w:rPr>
        <w:t xml:space="preserve">, </w:t>
      </w:r>
      <w:r w:rsidR="00707473" w:rsidRPr="00707473">
        <w:rPr>
          <w:rFonts w:ascii="Arial" w:hAnsi="Arial"/>
          <w:vertAlign w:val="baseline"/>
        </w:rPr>
        <w:t>i</w:t>
      </w:r>
      <w:r w:rsidRPr="00707473">
        <w:rPr>
          <w:rFonts w:ascii="Arial" w:hAnsi="Arial"/>
          <w:vertAlign w:val="baseline"/>
        </w:rPr>
        <w:t>nstitut</w:t>
      </w:r>
      <w:r w:rsidR="00707473" w:rsidRPr="00707473">
        <w:rPr>
          <w:rFonts w:ascii="Arial" w:hAnsi="Arial"/>
          <w:vertAlign w:val="baseline"/>
        </w:rPr>
        <w:t>e,</w:t>
      </w:r>
      <w:r w:rsidRPr="00707473">
        <w:rPr>
          <w:rFonts w:ascii="Arial" w:hAnsi="Arial"/>
          <w:vertAlign w:val="baseline"/>
        </w:rPr>
        <w:t xml:space="preserve"> </w:t>
      </w:r>
      <w:r w:rsidR="00707473" w:rsidRPr="00707473">
        <w:rPr>
          <w:rFonts w:ascii="Arial" w:hAnsi="Arial"/>
          <w:vertAlign w:val="baseline"/>
        </w:rPr>
        <w:t>institution</w:t>
      </w:r>
      <w:r w:rsidRPr="00707473">
        <w:rPr>
          <w:rFonts w:ascii="Arial" w:hAnsi="Arial"/>
          <w:vertAlign w:val="baseline"/>
        </w:rPr>
        <w:t xml:space="preserve">, </w:t>
      </w:r>
      <w:r w:rsidR="00707473" w:rsidRPr="00707473">
        <w:rPr>
          <w:rFonts w:ascii="Arial" w:hAnsi="Arial"/>
          <w:vertAlign w:val="baseline"/>
        </w:rPr>
        <w:t>city</w:t>
      </w:r>
      <w:r w:rsidRPr="00707473">
        <w:rPr>
          <w:rFonts w:ascii="Arial" w:hAnsi="Arial"/>
          <w:vertAlign w:val="baseline"/>
        </w:rPr>
        <w:t xml:space="preserve">, </w:t>
      </w:r>
      <w:r w:rsidR="00707473" w:rsidRPr="00707473">
        <w:rPr>
          <w:rFonts w:ascii="Arial" w:hAnsi="Arial"/>
          <w:vertAlign w:val="baseline"/>
        </w:rPr>
        <w:t>coun</w:t>
      </w:r>
      <w:r w:rsidR="00707473">
        <w:rPr>
          <w:rFonts w:ascii="Arial" w:hAnsi="Arial"/>
          <w:vertAlign w:val="baseline"/>
        </w:rPr>
        <w:t>try</w:t>
      </w:r>
      <w:r w:rsidRPr="00707473">
        <w:rPr>
          <w:rFonts w:ascii="Arial" w:hAnsi="Arial"/>
          <w:vertAlign w:val="baseline"/>
        </w:rPr>
        <w:t>.</w:t>
      </w:r>
      <w:r w:rsidRPr="00707473">
        <w:rPr>
          <w:rFonts w:ascii="Arial" w:hAnsi="Arial"/>
          <w:vertAlign w:val="baseline"/>
        </w:rPr>
        <w:br/>
      </w:r>
      <w:r w:rsidRPr="00707473">
        <w:rPr>
          <w:rFonts w:ascii="Arial" w:hAnsi="Arial"/>
        </w:rPr>
        <w:t xml:space="preserve">2 </w:t>
      </w:r>
      <w:r w:rsidR="00707473" w:rsidRPr="00707473">
        <w:rPr>
          <w:rFonts w:ascii="Arial" w:hAnsi="Arial"/>
          <w:vertAlign w:val="baseline"/>
        </w:rPr>
        <w:t>research group, department, institute, institution, city, coun</w:t>
      </w:r>
      <w:r w:rsidR="00707473">
        <w:rPr>
          <w:rFonts w:ascii="Arial" w:hAnsi="Arial"/>
          <w:vertAlign w:val="baseline"/>
        </w:rPr>
        <w:t>try</w:t>
      </w:r>
      <w:r w:rsidR="00707473" w:rsidRPr="00707473">
        <w:rPr>
          <w:rFonts w:ascii="Arial" w:hAnsi="Arial"/>
          <w:vertAlign w:val="baseline"/>
        </w:rPr>
        <w:t>.</w:t>
      </w:r>
      <w:r w:rsidRPr="00707473">
        <w:rPr>
          <w:rFonts w:ascii="Arial" w:hAnsi="Arial"/>
          <w:vertAlign w:val="baseline"/>
        </w:rPr>
        <w:br/>
      </w:r>
      <w:r w:rsidRPr="00707473">
        <w:rPr>
          <w:rFonts w:ascii="Arial" w:hAnsi="Arial"/>
        </w:rPr>
        <w:t xml:space="preserve">3 </w:t>
      </w:r>
      <w:r w:rsidR="00707473" w:rsidRPr="00707473">
        <w:rPr>
          <w:rFonts w:ascii="Arial" w:hAnsi="Arial"/>
          <w:vertAlign w:val="baseline"/>
        </w:rPr>
        <w:t>research group, department, institute, institution, city, coun</w:t>
      </w:r>
      <w:r w:rsidR="00707473">
        <w:rPr>
          <w:rFonts w:ascii="Arial" w:hAnsi="Arial"/>
          <w:vertAlign w:val="baseline"/>
        </w:rPr>
        <w:t>try</w:t>
      </w:r>
      <w:r w:rsidR="00707473" w:rsidRPr="00707473">
        <w:rPr>
          <w:rFonts w:ascii="Arial" w:hAnsi="Arial"/>
          <w:vertAlign w:val="baseline"/>
        </w:rPr>
        <w:t>.</w:t>
      </w:r>
      <w:r w:rsidRPr="00707473">
        <w:rPr>
          <w:rFonts w:ascii="Arial" w:hAnsi="Arial"/>
          <w:vertAlign w:val="baseline"/>
        </w:rPr>
        <w:tab/>
      </w:r>
      <w:r w:rsidRPr="00707473">
        <w:rPr>
          <w:rFonts w:ascii="Arial" w:hAnsi="Arial"/>
          <w:vertAlign w:val="baseline"/>
        </w:rPr>
        <w:br/>
        <w:t>*</w:t>
      </w:r>
      <w:r w:rsidRPr="00707473">
        <w:rPr>
          <w:rFonts w:ascii="Arial" w:hAnsi="Arial"/>
        </w:rPr>
        <w:t xml:space="preserve"> </w:t>
      </w:r>
      <w:r w:rsidR="00707473" w:rsidRPr="00707473">
        <w:rPr>
          <w:rFonts w:ascii="Arial" w:hAnsi="Arial"/>
          <w:vertAlign w:val="baseline"/>
        </w:rPr>
        <w:t>contact information of communicating author</w:t>
      </w:r>
      <w:r w:rsidRPr="00707473">
        <w:rPr>
          <w:rFonts w:ascii="Arial" w:hAnsi="Arial"/>
          <w:vertAlign w:val="baseline"/>
        </w:rPr>
        <w:t>.</w:t>
      </w:r>
      <w:r w:rsidRPr="00707473">
        <w:tab/>
      </w:r>
      <w:r w:rsidRPr="00707473">
        <w:rPr>
          <w:rFonts w:ascii="Arial" w:hAnsi="Arial"/>
          <w:vertAlign w:val="baseline"/>
        </w:rPr>
        <w:br/>
      </w:r>
    </w:p>
    <w:p w:rsidR="0071144B" w:rsidRPr="00707473" w:rsidRDefault="0071144B" w:rsidP="0071144B">
      <w:pPr>
        <w:rPr>
          <w:rStyle w:val="BDAbstractTitleChar"/>
        </w:rPr>
        <w:sectPr w:rsidR="0071144B" w:rsidRPr="00707473" w:rsidSect="0071144B">
          <w:type w:val="continuous"/>
          <w:pgSz w:w="11906" w:h="16838"/>
          <w:pgMar w:top="1417" w:right="1417" w:bottom="1134" w:left="1417" w:header="708" w:footer="708" w:gutter="0"/>
          <w:cols w:space="708"/>
          <w:docGrid w:linePitch="360"/>
        </w:sectPr>
      </w:pPr>
    </w:p>
    <w:p w:rsidR="00707473" w:rsidRDefault="005830AE" w:rsidP="00707473">
      <w:pPr>
        <w:pStyle w:val="BDAbstract"/>
        <w:pBdr>
          <w:bottom w:val="single" w:sz="4" w:space="31" w:color="auto"/>
        </w:pBdr>
        <w:spacing w:after="240"/>
        <w:ind w:firstLine="0"/>
        <w:jc w:val="left"/>
        <w:rPr>
          <w:rFonts w:ascii="Arial" w:hAnsi="Arial"/>
          <w:b/>
          <w:sz w:val="20"/>
        </w:rPr>
      </w:pPr>
      <w:r>
        <w:rPr>
          <w:rStyle w:val="BDAbstractTitleChar"/>
          <w:rFonts w:ascii="Arial" w:hAnsi="Arial"/>
          <w:sz w:val="20"/>
        </w:rPr>
        <w:t>Synopsis</w:t>
      </w:r>
      <w:r w:rsidR="0071144B" w:rsidRPr="0071144B">
        <w:rPr>
          <w:rStyle w:val="BDAbstractTitleChar"/>
          <w:rFonts w:ascii="Arial" w:hAnsi="Arial"/>
          <w:sz w:val="20"/>
        </w:rPr>
        <w:t>:</w:t>
      </w:r>
      <w:r w:rsidR="0071144B" w:rsidRPr="0071144B">
        <w:rPr>
          <w:rFonts w:ascii="Arial" w:hAnsi="Arial"/>
          <w:sz w:val="20"/>
        </w:rPr>
        <w:t xml:space="preserve"> Brief statement of work (max</w:t>
      </w:r>
      <w:r w:rsidR="0071144B" w:rsidRPr="0071144B">
        <w:rPr>
          <w:rFonts w:ascii="Arial" w:hAnsi="Arial"/>
          <w:b/>
          <w:sz w:val="20"/>
        </w:rPr>
        <w:t xml:space="preserve">. 80 words). </w:t>
      </w:r>
    </w:p>
    <w:p w:rsidR="0071144B" w:rsidRPr="00707473" w:rsidRDefault="0071144B" w:rsidP="00F759EF">
      <w:pPr>
        <w:pStyle w:val="berschrift1"/>
        <w:rPr>
          <w:lang w:val="en-US"/>
        </w:rPr>
      </w:pPr>
      <w:r w:rsidRPr="00707473">
        <w:rPr>
          <w:lang w:val="en-US"/>
        </w:rPr>
        <w:t>Motivation</w:t>
      </w:r>
    </w:p>
    <w:p w:rsidR="0071144B" w:rsidRPr="00707473" w:rsidRDefault="00707473" w:rsidP="0059694D">
      <w:pPr>
        <w:ind w:firstLine="0"/>
        <w:rPr>
          <w:lang w:val="en-US"/>
        </w:rPr>
      </w:pPr>
      <w:r w:rsidRPr="00707473">
        <w:rPr>
          <w:lang w:val="en-US"/>
        </w:rPr>
        <w:t xml:space="preserve">Submit an abstract and present your work at the annual meeting of the </w:t>
      </w:r>
      <w:proofErr w:type="spellStart"/>
      <w:r>
        <w:rPr>
          <w:lang w:val="en-US"/>
        </w:rPr>
        <w:t>DACH</w:t>
      </w:r>
      <w:proofErr w:type="spellEnd"/>
      <w:r>
        <w:rPr>
          <w:lang w:val="en-US"/>
        </w:rPr>
        <w:t xml:space="preserve"> Chapter</w:t>
      </w:r>
      <w:r w:rsidRPr="00707473">
        <w:rPr>
          <w:lang w:val="en-US"/>
        </w:rPr>
        <w:t xml:space="preserve"> of ISMRM</w:t>
      </w:r>
      <w:r>
        <w:rPr>
          <w:lang w:val="en-US"/>
        </w:rPr>
        <w:t>, the chapter of Switzerland, Austria</w:t>
      </w:r>
      <w:r w:rsidR="00E174C5">
        <w:rPr>
          <w:lang w:val="en-US"/>
        </w:rPr>
        <w:t>,</w:t>
      </w:r>
      <w:r>
        <w:rPr>
          <w:lang w:val="en-US"/>
        </w:rPr>
        <w:t xml:space="preserve"> and Germany</w:t>
      </w:r>
      <w:r w:rsidRPr="00707473">
        <w:rPr>
          <w:lang w:val="en-US"/>
        </w:rPr>
        <w:t xml:space="preserve">. Posters and lectures will be awarded, </w:t>
      </w:r>
      <w:r>
        <w:rPr>
          <w:lang w:val="en-US"/>
        </w:rPr>
        <w:t>with the best being</w:t>
      </w:r>
      <w:r w:rsidRPr="00707473">
        <w:rPr>
          <w:lang w:val="en-US"/>
        </w:rPr>
        <w:t xml:space="preserve"> awarded. In addition, consider applying for the </w:t>
      </w:r>
      <w:r w:rsidR="00EA41CE">
        <w:rPr>
          <w:lang w:val="en-US"/>
        </w:rPr>
        <w:t xml:space="preserve">Medical Young Investigator Award or the </w:t>
      </w:r>
      <w:proofErr w:type="spellStart"/>
      <w:r w:rsidR="00EA41CE">
        <w:rPr>
          <w:lang w:val="en-US"/>
        </w:rPr>
        <w:t>Gorter</w:t>
      </w:r>
      <w:proofErr w:type="spellEnd"/>
      <w:r w:rsidR="00EA41CE">
        <w:rPr>
          <w:lang w:val="en-US"/>
        </w:rPr>
        <w:t xml:space="preserve"> Award. Information</w:t>
      </w:r>
      <w:r w:rsidRPr="00707473">
        <w:rPr>
          <w:lang w:val="en-US"/>
        </w:rPr>
        <w:t xml:space="preserve"> can be found on www.ismrm-dach.org.</w:t>
      </w:r>
      <w:r w:rsidR="0071144B" w:rsidRPr="00707473">
        <w:rPr>
          <w:lang w:val="en-US"/>
        </w:rPr>
        <w:t xml:space="preserve"> </w:t>
      </w:r>
    </w:p>
    <w:p w:rsidR="0071144B" w:rsidRPr="00707473" w:rsidRDefault="00707473" w:rsidP="0071144B">
      <w:pPr>
        <w:rPr>
          <w:lang w:val="en-US"/>
        </w:rPr>
      </w:pPr>
      <w:r w:rsidRPr="00707473">
        <w:rPr>
          <w:lang w:val="en-US"/>
        </w:rPr>
        <w:t xml:space="preserve">The language </w:t>
      </w:r>
      <w:r>
        <w:rPr>
          <w:lang w:val="en-US"/>
        </w:rPr>
        <w:t>of the abstract should be in English</w:t>
      </w:r>
      <w:r w:rsidR="0071144B" w:rsidRPr="00707473">
        <w:rPr>
          <w:lang w:val="en-US"/>
        </w:rPr>
        <w:t>.</w:t>
      </w:r>
    </w:p>
    <w:p w:rsidR="0071144B" w:rsidRPr="00707473" w:rsidRDefault="0087101A" w:rsidP="00F759EF">
      <w:pPr>
        <w:pStyle w:val="TAMainText"/>
        <w:rPr>
          <w:lang w:val="en-US"/>
        </w:rPr>
      </w:pPr>
      <w:r w:rsidRPr="00906442">
        <w:rPr>
          <w:noProof/>
          <w:lang w:val="en-US"/>
        </w:rPr>
        <w:drawing>
          <wp:inline distT="0" distB="0" distL="0" distR="0">
            <wp:extent cx="2640330" cy="1464945"/>
            <wp:effectExtent l="0" t="0" r="0" b="0"/>
            <wp:docPr id="1"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707473">
        <w:rPr>
          <w:b/>
          <w:lang w:val="en-US"/>
        </w:rPr>
        <w:t xml:space="preserve">Fig. </w:t>
      </w:r>
      <w:r w:rsidR="0071144B" w:rsidRPr="008D1BC7">
        <w:rPr>
          <w:b/>
        </w:rPr>
        <w:fldChar w:fldCharType="begin"/>
      </w:r>
      <w:r w:rsidR="0071144B" w:rsidRPr="00707473">
        <w:rPr>
          <w:b/>
          <w:lang w:val="en-US"/>
        </w:rPr>
        <w:instrText xml:space="preserve"> SEQ Abbildung \* ARABIC </w:instrText>
      </w:r>
      <w:r w:rsidR="0071144B" w:rsidRPr="008D1BC7">
        <w:rPr>
          <w:b/>
        </w:rPr>
        <w:fldChar w:fldCharType="separate"/>
      </w:r>
      <w:r w:rsidR="0071144B" w:rsidRPr="00707473">
        <w:rPr>
          <w:b/>
          <w:noProof/>
          <w:lang w:val="en-US"/>
        </w:rPr>
        <w:t>1</w:t>
      </w:r>
      <w:r w:rsidR="0071144B" w:rsidRPr="008D1BC7">
        <w:rPr>
          <w:b/>
          <w:noProof/>
        </w:rPr>
        <w:fldChar w:fldCharType="end"/>
      </w:r>
      <w:r w:rsidR="0071144B" w:rsidRPr="00707473">
        <w:rPr>
          <w:lang w:val="en-US"/>
        </w:rPr>
        <w:t xml:space="preserve">: </w:t>
      </w:r>
      <w:r w:rsidR="00707473" w:rsidRPr="00707473">
        <w:rPr>
          <w:lang w:val="en-US"/>
        </w:rPr>
        <w:t>Figures can be integrated via one or two columns. Please do not use text boxes, but place the graphics in the text ("with text in line").</w:t>
      </w:r>
    </w:p>
    <w:p w:rsidR="0071144B" w:rsidRPr="00707473" w:rsidRDefault="0071144B" w:rsidP="00F759EF">
      <w:pPr>
        <w:pStyle w:val="berschrift1"/>
        <w:rPr>
          <w:lang w:val="en-US"/>
        </w:rPr>
      </w:pPr>
      <w:r w:rsidRPr="00707473">
        <w:rPr>
          <w:lang w:val="en-US"/>
        </w:rPr>
        <w:t>Materials and Methods</w:t>
      </w:r>
    </w:p>
    <w:p w:rsidR="0071144B" w:rsidRPr="00707473" w:rsidRDefault="00707473" w:rsidP="0071144B">
      <w:pPr>
        <w:rPr>
          <w:lang w:val="en-US"/>
        </w:rPr>
      </w:pPr>
      <w:r w:rsidRPr="00707473">
        <w:rPr>
          <w:lang w:val="en-US"/>
        </w:rPr>
        <w:t xml:space="preserve">Please use this Word template only so that the contributions can be published in an anthology and at the German National Library. The font is Arial, size 10, justification (except abstract and </w:t>
      </w:r>
      <w:r w:rsidR="00E174C5">
        <w:rPr>
          <w:lang w:val="en-US"/>
        </w:rPr>
        <w:t>references</w:t>
      </w:r>
      <w:r w:rsidRPr="00707473">
        <w:rPr>
          <w:lang w:val="en-US"/>
        </w:rPr>
        <w:t xml:space="preserve">), </w:t>
      </w:r>
      <w:r w:rsidR="00E174C5">
        <w:rPr>
          <w:lang w:val="en-US"/>
        </w:rPr>
        <w:t xml:space="preserve">and </w:t>
      </w:r>
      <w:r w:rsidRPr="00707473">
        <w:rPr>
          <w:lang w:val="en-US"/>
        </w:rPr>
        <w:t xml:space="preserve">the length is max. </w:t>
      </w:r>
      <w:r w:rsidR="00E174C5">
        <w:rPr>
          <w:lang w:val="en-US"/>
        </w:rPr>
        <w:t>3-5</w:t>
      </w:r>
      <w:bookmarkStart w:id="0" w:name="_GoBack"/>
      <w:bookmarkEnd w:id="0"/>
      <w:r w:rsidRPr="00707473">
        <w:rPr>
          <w:lang w:val="en-US"/>
        </w:rPr>
        <w:t xml:space="preserve"> pages. Please add the appropriate fields in the header and do not change the footer. Do not remove the section break at the end of the document, and do not change the page size. Include your name in the file name. To reference, use the style of MRM </w:t>
      </w:r>
      <w:r>
        <w:fldChar w:fldCharType="begin"/>
      </w:r>
      <w:r w:rsidRPr="00707473">
        <w:rPr>
          <w:lang w:val="en-US"/>
        </w:rPr>
        <w:instrText xml:space="preserve"> ADDIN ZOTERO_ITEM CSL_CITATION {"citationID":"y4NUZI35","properties":{"formattedCitation":"{\\rtf (1\\uc0\\u8211{}3)}","plainCitation":"(1–3)"},"citationItems":[{"id":9,"uris":["http://zotero.org/users/1037375/items/T578U95J"],"uri":["http://zotero.org/users/1037375/items/T578U95J"],"itemData":{"id":9,"type":"book","title":"Principles of Nuclear Magnetism","collection-title":"International Series of Monographs on Physics","publisher":"Oxford University Press","publisher-place":"London New York Toronto","event-place":"London New York Toronto","author":[{"family":"Abragam","given":"A."}],"issued":{"date-parts":[["1985"]]}}},{"id":183,"uris":["http://zotero.org/users/1037375/items/ZDISUH9G"],"uri":["http://zotero.org/users/1037375/items/ZDISUH9G"],"itemData":{"id":183,"type":"article-journal","title":"The quantum theory of molecules","container-title":"Ann Phys-Berlin Ann Phys-Berlin","page":"1-31","volume":"74","issue":"9","ISSN":"0003-3804","author":[{"family":"Born","given":"M."},{"family":"Heisenberg","given":"W."}],"issued":{"date-parts":[["1924"]]}}},{"id":2104,"uris":["http://zotero.org/users/1037375/items/GGJVAKG5"],"uri":["http://zotero.org/users/1037375/items/GGJVAKG5"],"itemData":{"id":2104,"type":"article-journal","title":"Nuclear Magnetic Resonance Absorption in Hydrogen Gas","container-title":"Physical Review","page":"986-987","volume":"70","author":[{"family":"Purcell","given":"E. M."},{"family":"Pound","given":"R. V."},{"family":"Bloembergen","given":"N."}],"issued":{"date-parts":[["1946"]]}}}],"schema":"https://github.com/citation-style-language/schema/raw/master/csl-citation.json"} </w:instrText>
      </w:r>
      <w:r>
        <w:fldChar w:fldCharType="separate"/>
      </w:r>
      <w:r w:rsidRPr="00707473">
        <w:rPr>
          <w:szCs w:val="24"/>
          <w:lang w:val="en-US"/>
        </w:rPr>
        <w:t>(1–3)</w:t>
      </w:r>
      <w:r>
        <w:fldChar w:fldCharType="end"/>
      </w:r>
      <w:r w:rsidRPr="00707473">
        <w:rPr>
          <w:lang w:val="en-US"/>
        </w:rPr>
        <w:t xml:space="preserve"> and the ISSN abbreviations.</w:t>
      </w:r>
      <w:r w:rsidR="0071144B" w:rsidRPr="00707473">
        <w:rPr>
          <w:lang w:val="en-US"/>
        </w:rPr>
        <w:t xml:space="preserve"> </w:t>
      </w:r>
    </w:p>
    <w:p w:rsidR="00707473" w:rsidRPr="00707473" w:rsidRDefault="00707473" w:rsidP="00707473">
      <w:pPr>
        <w:ind w:firstLine="0"/>
        <w:rPr>
          <w:lang w:val="en-US"/>
        </w:rPr>
      </w:pPr>
      <w:r w:rsidRPr="00707473">
        <w:rPr>
          <w:lang w:val="en-US"/>
        </w:rPr>
        <w:t>You are not obliged to adhere to the classification (motivation, material</w:t>
      </w:r>
      <w:r w:rsidR="006F760A">
        <w:rPr>
          <w:lang w:val="en-US"/>
        </w:rPr>
        <w:t>,</w:t>
      </w:r>
      <w:r w:rsidRPr="00707473">
        <w:rPr>
          <w:lang w:val="en-US"/>
        </w:rPr>
        <w:t xml:space="preserve"> and methods, etc.), but we recommend that you do so. The result is a citable, uniform abstract </w:t>
      </w:r>
      <w:r w:rsidRPr="00707473">
        <w:rPr>
          <w:lang w:val="en-US"/>
        </w:rPr>
        <w:t>volume. Please use the following nomenclature to refer to these ab</w:t>
      </w:r>
      <w:r w:rsidR="000D6687">
        <w:rPr>
          <w:lang w:val="en-US"/>
        </w:rPr>
        <w:t>s</w:t>
      </w:r>
      <w:r w:rsidRPr="00707473">
        <w:rPr>
          <w:lang w:val="en-US"/>
        </w:rPr>
        <w:t>tracts:</w:t>
      </w:r>
    </w:p>
    <w:p w:rsidR="006F760A" w:rsidRDefault="006F760A" w:rsidP="006F760A">
      <w:pPr>
        <w:ind w:firstLine="0"/>
        <w:rPr>
          <w:i/>
          <w:lang w:val="en-US"/>
        </w:rPr>
      </w:pPr>
    </w:p>
    <w:p w:rsidR="0065651A" w:rsidRPr="006F760A" w:rsidRDefault="0065651A" w:rsidP="006F760A">
      <w:pPr>
        <w:ind w:firstLine="0"/>
        <w:rPr>
          <w:lang w:val="en-US"/>
        </w:rPr>
      </w:pPr>
      <w:r w:rsidRPr="006F760A">
        <w:rPr>
          <w:i/>
          <w:lang w:val="en-US"/>
        </w:rPr>
        <w:t>2</w:t>
      </w:r>
      <w:r w:rsidR="005C529A" w:rsidRPr="006F760A">
        <w:rPr>
          <w:i/>
          <w:lang w:val="en-US"/>
        </w:rPr>
        <w:t>8</w:t>
      </w:r>
      <w:r w:rsidR="005C529A" w:rsidRPr="006F760A">
        <w:rPr>
          <w:i/>
          <w:vertAlign w:val="superscript"/>
          <w:lang w:val="en-US"/>
        </w:rPr>
        <w:t>th</w:t>
      </w:r>
      <w:r w:rsidRPr="006F760A">
        <w:rPr>
          <w:i/>
          <w:lang w:val="en-US"/>
        </w:rPr>
        <w:t xml:space="preserve"> Annual Meeting of the </w:t>
      </w:r>
      <w:r w:rsidR="005C529A" w:rsidRPr="006F760A">
        <w:rPr>
          <w:i/>
          <w:lang w:val="en-US"/>
        </w:rPr>
        <w:t>DACH</w:t>
      </w:r>
      <w:r w:rsidRPr="006F760A">
        <w:rPr>
          <w:i/>
          <w:lang w:val="en-US"/>
        </w:rPr>
        <w:t xml:space="preserve"> Chapter of the International Society for Magnetic Resonance in Medicine, 202</w:t>
      </w:r>
      <w:r w:rsidR="005C529A" w:rsidRPr="006F760A">
        <w:rPr>
          <w:i/>
          <w:lang w:val="en-US"/>
        </w:rPr>
        <w:t>6</w:t>
      </w:r>
      <w:r w:rsidRPr="006F760A">
        <w:rPr>
          <w:i/>
          <w:lang w:val="en-US"/>
        </w:rPr>
        <w:t xml:space="preserve">, </w:t>
      </w:r>
      <w:r w:rsidR="005C529A" w:rsidRPr="006F760A">
        <w:rPr>
          <w:i/>
          <w:lang w:val="en-US"/>
        </w:rPr>
        <w:t>Bamberg</w:t>
      </w:r>
      <w:r w:rsidRPr="006F760A">
        <w:rPr>
          <w:i/>
          <w:lang w:val="en-US"/>
        </w:rPr>
        <w:t xml:space="preserve">, </w:t>
      </w:r>
      <w:r w:rsidR="005C529A" w:rsidRPr="006F760A">
        <w:rPr>
          <w:i/>
          <w:lang w:val="en-US"/>
        </w:rPr>
        <w:t>Germany</w:t>
      </w:r>
      <w:r w:rsidRPr="006F760A">
        <w:rPr>
          <w:i/>
          <w:lang w:val="en-US"/>
        </w:rPr>
        <w:t xml:space="preserve">. </w:t>
      </w:r>
    </w:p>
    <w:p w:rsidR="0065651A" w:rsidRPr="00EA41CE" w:rsidRDefault="006F760A" w:rsidP="0065651A">
      <w:pPr>
        <w:rPr>
          <w:lang w:val="en-US"/>
        </w:rPr>
      </w:pPr>
      <w:r w:rsidRPr="00EA41CE">
        <w:rPr>
          <w:lang w:val="en-US"/>
        </w:rPr>
        <w:t>Or</w:t>
      </w:r>
    </w:p>
    <w:p w:rsidR="0065651A" w:rsidRPr="006F760A" w:rsidRDefault="0065651A" w:rsidP="006F760A">
      <w:pPr>
        <w:ind w:firstLine="0"/>
        <w:rPr>
          <w:lang w:val="en-US"/>
        </w:rPr>
      </w:pPr>
      <w:r w:rsidRPr="006F760A">
        <w:rPr>
          <w:i/>
          <w:lang w:val="en-US"/>
        </w:rPr>
        <w:t>2</w:t>
      </w:r>
      <w:r w:rsidR="005C529A" w:rsidRPr="006F760A">
        <w:rPr>
          <w:i/>
          <w:lang w:val="en-US"/>
        </w:rPr>
        <w:t>8</w:t>
      </w:r>
      <w:r w:rsidR="005C529A" w:rsidRPr="006F760A">
        <w:rPr>
          <w:i/>
          <w:vertAlign w:val="superscript"/>
          <w:lang w:val="en-US"/>
        </w:rPr>
        <w:t>th</w:t>
      </w:r>
      <w:r w:rsidRPr="006F760A">
        <w:rPr>
          <w:i/>
          <w:lang w:val="en-US"/>
        </w:rPr>
        <w:t xml:space="preserve"> Ann. Meet. </w:t>
      </w:r>
      <w:r w:rsidR="005C529A" w:rsidRPr="006F760A">
        <w:rPr>
          <w:i/>
          <w:lang w:val="en-US"/>
        </w:rPr>
        <w:t>DACH</w:t>
      </w:r>
      <w:r w:rsidRPr="006F760A">
        <w:rPr>
          <w:i/>
          <w:lang w:val="en-US"/>
        </w:rPr>
        <w:t xml:space="preserve"> Chapter Int. Soc. </w:t>
      </w:r>
      <w:proofErr w:type="spellStart"/>
      <w:r w:rsidRPr="006F760A">
        <w:rPr>
          <w:i/>
          <w:lang w:val="en-US"/>
        </w:rPr>
        <w:t>Magn</w:t>
      </w:r>
      <w:proofErr w:type="spellEnd"/>
      <w:r w:rsidRPr="006F760A">
        <w:rPr>
          <w:i/>
          <w:lang w:val="en-US"/>
        </w:rPr>
        <w:t xml:space="preserve">. </w:t>
      </w:r>
      <w:proofErr w:type="spellStart"/>
      <w:r w:rsidRPr="006F760A">
        <w:rPr>
          <w:i/>
          <w:lang w:val="en-US"/>
        </w:rPr>
        <w:t>Reson</w:t>
      </w:r>
      <w:proofErr w:type="spellEnd"/>
      <w:r w:rsidRPr="006F760A">
        <w:rPr>
          <w:i/>
          <w:lang w:val="en-US"/>
        </w:rPr>
        <w:t>. Med. 202</w:t>
      </w:r>
      <w:r w:rsidR="005C529A" w:rsidRPr="006F760A">
        <w:rPr>
          <w:i/>
          <w:lang w:val="en-US"/>
        </w:rPr>
        <w:t>6</w:t>
      </w:r>
      <w:r w:rsidRPr="006F760A">
        <w:rPr>
          <w:i/>
          <w:lang w:val="en-US"/>
        </w:rPr>
        <w:t xml:space="preserve">, </w:t>
      </w:r>
      <w:r w:rsidR="005C529A" w:rsidRPr="006F760A">
        <w:rPr>
          <w:i/>
          <w:lang w:val="en-US"/>
        </w:rPr>
        <w:t>Bamberg</w:t>
      </w:r>
    </w:p>
    <w:p w:rsidR="006F760A" w:rsidRPr="00EA41CE" w:rsidRDefault="006F760A" w:rsidP="0065651A">
      <w:pPr>
        <w:rPr>
          <w:lang w:val="en-US"/>
        </w:rPr>
      </w:pPr>
    </w:p>
    <w:p w:rsidR="0065651A" w:rsidRPr="006F760A" w:rsidRDefault="006F760A" w:rsidP="0071144B">
      <w:pPr>
        <w:rPr>
          <w:lang w:val="en-US"/>
        </w:rPr>
      </w:pPr>
      <w:r w:rsidRPr="006F760A">
        <w:rPr>
          <w:lang w:val="en-US"/>
        </w:rPr>
        <w:t>The link to the abstract volume at the National Library will be available online later on www.ismrm-dach.org.</w:t>
      </w:r>
    </w:p>
    <w:p w:rsidR="0071144B" w:rsidRPr="0065651A" w:rsidRDefault="0071144B" w:rsidP="00F759EF">
      <w:pPr>
        <w:pStyle w:val="berschrift1"/>
        <w:rPr>
          <w:lang w:val="en-US"/>
        </w:rPr>
      </w:pPr>
      <w:r w:rsidRPr="0065651A">
        <w:rPr>
          <w:lang w:val="en-US"/>
        </w:rPr>
        <w:t>Results</w:t>
      </w:r>
    </w:p>
    <w:p w:rsidR="00D11763" w:rsidRDefault="0065651A" w:rsidP="002F6F13">
      <w:pPr>
        <w:ind w:firstLine="0"/>
        <w:rPr>
          <w:lang w:val="en-US"/>
        </w:rPr>
      </w:pPr>
      <w:r>
        <w:rPr>
          <w:lang w:val="en-US"/>
        </w:rPr>
        <w:t xml:space="preserve">Submit </w:t>
      </w:r>
      <w:r w:rsidR="00A509EC">
        <w:rPr>
          <w:lang w:val="en-US"/>
        </w:rPr>
        <w:t>an</w:t>
      </w:r>
      <w:r>
        <w:rPr>
          <w:lang w:val="en-US"/>
        </w:rPr>
        <w:t xml:space="preserve"> abstract and present your work at the Annual Meeting of the </w:t>
      </w:r>
      <w:proofErr w:type="spellStart"/>
      <w:r w:rsidR="000D6687">
        <w:rPr>
          <w:lang w:val="en-US"/>
        </w:rPr>
        <w:t>DACH</w:t>
      </w:r>
      <w:proofErr w:type="spellEnd"/>
      <w:r>
        <w:rPr>
          <w:lang w:val="en-US"/>
        </w:rPr>
        <w:t xml:space="preserve"> Chapter of ISMRM as a talk or a poster. Prizes for best presentations will be awarded, as well as the </w:t>
      </w:r>
      <w:r w:rsidR="00E174C5">
        <w:rPr>
          <w:lang w:val="en-US"/>
        </w:rPr>
        <w:t xml:space="preserve">Medical Young Investigator Award or the </w:t>
      </w:r>
      <w:proofErr w:type="spellStart"/>
      <w:r>
        <w:rPr>
          <w:lang w:val="en-US"/>
        </w:rPr>
        <w:t>Gorter</w:t>
      </w:r>
      <w:proofErr w:type="spellEnd"/>
      <w:r>
        <w:rPr>
          <w:lang w:val="en-US"/>
        </w:rPr>
        <w:t xml:space="preserve"> </w:t>
      </w:r>
      <w:r w:rsidR="00E174C5">
        <w:rPr>
          <w:lang w:val="en-US"/>
        </w:rPr>
        <w:t>Award</w:t>
      </w:r>
      <w:r w:rsidR="006F760A">
        <w:rPr>
          <w:lang w:val="en-US"/>
        </w:rPr>
        <w:t>,</w:t>
      </w:r>
      <w:r>
        <w:rPr>
          <w:lang w:val="en-US"/>
        </w:rPr>
        <w:t xml:space="preserve"> for which you are </w:t>
      </w:r>
      <w:r w:rsidR="005830AE">
        <w:rPr>
          <w:lang w:val="en-US"/>
        </w:rPr>
        <w:t>invited</w:t>
      </w:r>
      <w:r>
        <w:rPr>
          <w:lang w:val="en-US"/>
        </w:rPr>
        <w:t xml:space="preserve"> to apply separately at the </w:t>
      </w:r>
      <w:proofErr w:type="spellStart"/>
      <w:r w:rsidR="00E174C5">
        <w:rPr>
          <w:lang w:val="en-US"/>
        </w:rPr>
        <w:t>DACH</w:t>
      </w:r>
      <w:proofErr w:type="spellEnd"/>
      <w:r>
        <w:rPr>
          <w:lang w:val="en-US"/>
        </w:rPr>
        <w:t xml:space="preserve"> Ch</w:t>
      </w:r>
      <w:r w:rsidR="00D11763">
        <w:rPr>
          <w:lang w:val="en-US"/>
        </w:rPr>
        <w:t>a</w:t>
      </w:r>
      <w:r>
        <w:rPr>
          <w:lang w:val="en-US"/>
        </w:rPr>
        <w:t xml:space="preserve">pter webpage. </w:t>
      </w:r>
      <w:r w:rsidR="00D11763">
        <w:rPr>
          <w:lang w:val="en-US"/>
        </w:rPr>
        <w:t xml:space="preserve">Abstract and presentation language is </w:t>
      </w:r>
      <w:r w:rsidR="005830AE">
        <w:rPr>
          <w:lang w:val="en-US"/>
        </w:rPr>
        <w:t>English</w:t>
      </w:r>
      <w:r w:rsidR="00D11763">
        <w:rPr>
          <w:lang w:val="en-US"/>
        </w:rPr>
        <w:t>.</w:t>
      </w:r>
    </w:p>
    <w:p w:rsidR="00D11763" w:rsidRDefault="00D11763" w:rsidP="00D11763">
      <w:pPr>
        <w:rPr>
          <w:lang w:val="en-US"/>
        </w:rPr>
      </w:pPr>
      <w:r>
        <w:rPr>
          <w:lang w:val="en-US"/>
        </w:rPr>
        <w:t xml:space="preserve">Please use </w:t>
      </w:r>
      <w:r w:rsidR="006F760A">
        <w:rPr>
          <w:lang w:val="en-US"/>
        </w:rPr>
        <w:t>this MS-Word template exclusively without any changes to the</w:t>
      </w:r>
      <w:r>
        <w:rPr>
          <w:lang w:val="en-US"/>
        </w:rPr>
        <w:t xml:space="preserve"> </w:t>
      </w:r>
      <w:r w:rsidR="005830AE">
        <w:rPr>
          <w:lang w:val="en-US"/>
        </w:rPr>
        <w:t>layout</w:t>
      </w:r>
      <w:r>
        <w:rPr>
          <w:lang w:val="en-US"/>
        </w:rPr>
        <w:t xml:space="preserve"> or font. This will help us merge all abstract</w:t>
      </w:r>
      <w:r w:rsidR="003B014F">
        <w:rPr>
          <w:lang w:val="en-US"/>
        </w:rPr>
        <w:t>s</w:t>
      </w:r>
      <w:r>
        <w:rPr>
          <w:lang w:val="en-US"/>
        </w:rPr>
        <w:t xml:space="preserve"> in</w:t>
      </w:r>
      <w:r w:rsidR="005830AE">
        <w:rPr>
          <w:lang w:val="en-US"/>
        </w:rPr>
        <w:t>to</w:t>
      </w:r>
      <w:r>
        <w:rPr>
          <w:lang w:val="en-US"/>
        </w:rPr>
        <w:t xml:space="preserve"> one book</w:t>
      </w:r>
      <w:r w:rsidR="006F760A">
        <w:rPr>
          <w:lang w:val="en-US"/>
        </w:rPr>
        <w:t>, which will be citable as mentioned above and available at</w:t>
      </w:r>
      <w:r>
        <w:rPr>
          <w:lang w:val="en-US"/>
        </w:rPr>
        <w:t xml:space="preserve"> the German National Library.</w:t>
      </w:r>
      <w:r w:rsidR="005830AE">
        <w:rPr>
          <w:lang w:val="en-US"/>
        </w:rPr>
        <w:t xml:space="preserve"> </w:t>
      </w:r>
    </w:p>
    <w:p w:rsidR="0071144B" w:rsidRDefault="0087101A" w:rsidP="00F759EF">
      <w:pPr>
        <w:pStyle w:val="TAMainText"/>
        <w:rPr>
          <w:lang w:val="en-US"/>
        </w:rPr>
      </w:pPr>
      <w:r w:rsidRPr="00906442">
        <w:rPr>
          <w:noProof/>
          <w:lang w:val="en-US"/>
        </w:rPr>
        <w:drawing>
          <wp:inline distT="0" distB="0" distL="0" distR="0">
            <wp:extent cx="2640330" cy="1464945"/>
            <wp:effectExtent l="0" t="0" r="7620" b="1905"/>
            <wp:docPr id="2"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4E6B93">
        <w:rPr>
          <w:b/>
          <w:lang w:val="en-US"/>
        </w:rPr>
        <w:t xml:space="preserve">Fig. </w:t>
      </w:r>
      <w:r w:rsidR="0071144B" w:rsidRPr="008D1BC7">
        <w:rPr>
          <w:b/>
        </w:rPr>
        <w:fldChar w:fldCharType="begin"/>
      </w:r>
      <w:r w:rsidR="0071144B" w:rsidRPr="004E6B93">
        <w:rPr>
          <w:b/>
          <w:lang w:val="en-US"/>
        </w:rPr>
        <w:instrText xml:space="preserve"> SEQ Abbildung \* ARABIC </w:instrText>
      </w:r>
      <w:r w:rsidR="0071144B" w:rsidRPr="008D1BC7">
        <w:rPr>
          <w:b/>
        </w:rPr>
        <w:fldChar w:fldCharType="separate"/>
      </w:r>
      <w:r w:rsidR="0071144B" w:rsidRPr="0065651A">
        <w:rPr>
          <w:b/>
          <w:noProof/>
          <w:lang w:val="en-US"/>
        </w:rPr>
        <w:t>2</w:t>
      </w:r>
      <w:r w:rsidR="0071144B" w:rsidRPr="008D1BC7">
        <w:rPr>
          <w:b/>
          <w:noProof/>
        </w:rPr>
        <w:fldChar w:fldCharType="end"/>
      </w:r>
      <w:r w:rsidR="0071144B" w:rsidRPr="0065651A">
        <w:rPr>
          <w:lang w:val="en-US"/>
        </w:rPr>
        <w:t xml:space="preserve">: </w:t>
      </w:r>
      <w:r w:rsidR="0065651A" w:rsidRPr="0065651A">
        <w:rPr>
          <w:lang w:val="en-US"/>
        </w:rPr>
        <w:t xml:space="preserve">Figures can be column- or page-wide. </w:t>
      </w:r>
      <w:r w:rsidR="00A509EC">
        <w:rPr>
          <w:lang w:val="en-US"/>
        </w:rPr>
        <w:t>Please do not use</w:t>
      </w:r>
      <w:r w:rsidR="0065651A">
        <w:rPr>
          <w:lang w:val="en-US"/>
        </w:rPr>
        <w:t xml:space="preserve"> t</w:t>
      </w:r>
      <w:r w:rsidR="0065651A" w:rsidRPr="0065651A">
        <w:rPr>
          <w:lang w:val="en-US"/>
        </w:rPr>
        <w:t xml:space="preserve">ext boxes. </w:t>
      </w:r>
      <w:r w:rsidR="0065651A">
        <w:rPr>
          <w:lang w:val="en-US"/>
        </w:rPr>
        <w:t xml:space="preserve">Place figures </w:t>
      </w:r>
      <w:r w:rsidR="00A509EC">
        <w:rPr>
          <w:lang w:val="en-US"/>
        </w:rPr>
        <w:t xml:space="preserve">using the layout option </w:t>
      </w:r>
      <w:r w:rsidR="0065651A">
        <w:rPr>
          <w:lang w:val="en-US"/>
        </w:rPr>
        <w:t>“</w:t>
      </w:r>
      <w:proofErr w:type="spellStart"/>
      <w:r w:rsidR="0065651A">
        <w:rPr>
          <w:lang w:val="en-US"/>
        </w:rPr>
        <w:t>inline</w:t>
      </w:r>
      <w:proofErr w:type="spellEnd"/>
      <w:r w:rsidR="0065651A">
        <w:rPr>
          <w:lang w:val="en-US"/>
        </w:rPr>
        <w:t xml:space="preserve"> with text”.</w:t>
      </w:r>
    </w:p>
    <w:p w:rsidR="00E86346" w:rsidRPr="005830AE" w:rsidRDefault="00E86346" w:rsidP="00F759EF">
      <w:pPr>
        <w:pStyle w:val="TAMainText"/>
        <w:rPr>
          <w:lang w:val="en-US"/>
        </w:rPr>
      </w:pPr>
    </w:p>
    <w:p w:rsidR="0071144B" w:rsidRPr="00650971" w:rsidRDefault="00E86346" w:rsidP="0071144B">
      <w:pPr>
        <w:rPr>
          <w:lang w:val="en-US"/>
        </w:rPr>
      </w:pPr>
      <w:r>
        <w:rPr>
          <w:lang w:val="en-US"/>
        </w:rPr>
        <w:t>Dividing the text into sections</w:t>
      </w:r>
      <w:r w:rsidR="006F760A">
        <w:rPr>
          <w:lang w:val="en-US"/>
        </w:rPr>
        <w:t>, as proposed here, is encouraged but not mandatory (e.g., Motivation, Materials</w:t>
      </w:r>
      <w:r w:rsidR="003B014F">
        <w:rPr>
          <w:lang w:val="en-US"/>
        </w:rPr>
        <w:t xml:space="preserve"> and Methods, etc.)</w:t>
      </w:r>
      <w:r>
        <w:rPr>
          <w:lang w:val="en-US"/>
        </w:rPr>
        <w:t xml:space="preserve">. </w:t>
      </w:r>
      <w:r w:rsidR="003B014F">
        <w:rPr>
          <w:lang w:val="en-US"/>
        </w:rPr>
        <w:t>The m</w:t>
      </w:r>
      <w:r>
        <w:rPr>
          <w:lang w:val="en-US"/>
        </w:rPr>
        <w:t xml:space="preserve">aximum length is two pages. </w:t>
      </w:r>
      <w:r w:rsidR="00650971">
        <w:rPr>
          <w:lang w:val="en-US"/>
        </w:rPr>
        <w:t xml:space="preserve">Do not forget to </w:t>
      </w:r>
      <w:r w:rsidR="00650971">
        <w:rPr>
          <w:lang w:val="en-US"/>
        </w:rPr>
        <w:lastRenderedPageBreak/>
        <w:t xml:space="preserve">fill the author/affiliation fields </w:t>
      </w:r>
      <w:r>
        <w:rPr>
          <w:lang w:val="en-US"/>
        </w:rPr>
        <w:t xml:space="preserve">at the top </w:t>
      </w:r>
      <w:r w:rsidR="00650971">
        <w:rPr>
          <w:lang w:val="en-US"/>
        </w:rPr>
        <w:t xml:space="preserve">and provide a </w:t>
      </w:r>
      <w:r>
        <w:rPr>
          <w:lang w:val="en-US"/>
        </w:rPr>
        <w:t xml:space="preserve">short </w:t>
      </w:r>
      <w:r w:rsidR="00650971">
        <w:rPr>
          <w:lang w:val="en-US"/>
        </w:rPr>
        <w:t>synopsis in English and German.</w:t>
      </w:r>
    </w:p>
    <w:p w:rsidR="0071144B" w:rsidRPr="0075541A" w:rsidRDefault="0071144B" w:rsidP="00F759EF">
      <w:pPr>
        <w:pStyle w:val="berschrift1"/>
        <w:rPr>
          <w:lang w:val="en-US"/>
        </w:rPr>
      </w:pPr>
      <w:r w:rsidRPr="0075541A">
        <w:rPr>
          <w:lang w:val="en-US"/>
        </w:rPr>
        <w:t xml:space="preserve">Discussion </w:t>
      </w:r>
    </w:p>
    <w:p w:rsidR="002F6F13" w:rsidRPr="002F6F13" w:rsidRDefault="002F6F13" w:rsidP="002F6F13">
      <w:pPr>
        <w:ind w:firstLine="0"/>
        <w:rPr>
          <w:lang w:val="en-US"/>
        </w:rPr>
      </w:pPr>
      <w:r>
        <w:rPr>
          <w:lang w:val="en-US"/>
        </w:rPr>
        <w:t xml:space="preserve">The remaining part was generated with randomtextgenerator.com to fill space. </w:t>
      </w:r>
      <w:r w:rsidR="006F760A">
        <w:rPr>
          <w:lang w:val="en-US"/>
        </w:rPr>
        <w:t xml:space="preserve">Certainly, listening to no </w:t>
      </w:r>
      <w:proofErr w:type="spellStart"/>
      <w:r w:rsidR="006F760A">
        <w:rPr>
          <w:lang w:val="en-US"/>
        </w:rPr>
        <w:t>behaviour</w:t>
      </w:r>
      <w:proofErr w:type="spellEnd"/>
      <w:r w:rsidR="006F760A">
        <w:rPr>
          <w:lang w:val="en-US"/>
        </w:rPr>
        <w:t>, existence assurance, and</w:t>
      </w:r>
      <w:r w:rsidRPr="002F6F13">
        <w:rPr>
          <w:lang w:val="en-US"/>
        </w:rPr>
        <w:t xml:space="preserve"> situation is. Because add why not </w:t>
      </w:r>
      <w:r w:rsidR="006F760A">
        <w:rPr>
          <w:lang w:val="en-US"/>
        </w:rPr>
        <w:t>esteem him amiable</w:t>
      </w:r>
      <w:r w:rsidRPr="002F6F13">
        <w:rPr>
          <w:lang w:val="en-US"/>
        </w:rPr>
        <w:t xml:space="preserve">. Interested </w:t>
      </w:r>
      <w:r w:rsidR="006F760A">
        <w:rPr>
          <w:lang w:val="en-US"/>
        </w:rPr>
        <w:t>in the unaffected Mrs. Law's friendship and</w:t>
      </w:r>
      <w:r w:rsidRPr="002F6F13">
        <w:rPr>
          <w:lang w:val="en-US"/>
        </w:rPr>
        <w:t xml:space="preserve"> principles. Indeed</w:t>
      </w:r>
      <w:r w:rsidR="006F760A">
        <w:rPr>
          <w:lang w:val="en-US"/>
        </w:rPr>
        <w:t>, some people do merit it</w:t>
      </w:r>
      <w:r w:rsidRPr="002F6F13">
        <w:rPr>
          <w:lang w:val="en-US"/>
        </w:rPr>
        <w:t xml:space="preserve">. </w:t>
      </w:r>
      <w:r w:rsidR="006F760A">
        <w:rPr>
          <w:lang w:val="en-US"/>
        </w:rPr>
        <w:t>The court heard that the above-mentioned hoped to</w:t>
      </w:r>
      <w:r w:rsidRPr="002F6F13">
        <w:rPr>
          <w:lang w:val="en-US"/>
        </w:rPr>
        <w:t xml:space="preserve"> do. Answer living law things</w:t>
      </w:r>
      <w:r w:rsidR="006F760A">
        <w:rPr>
          <w:lang w:val="en-US"/>
        </w:rPr>
        <w:t>,</w:t>
      </w:r>
      <w:r w:rsidRPr="002F6F13">
        <w:rPr>
          <w:lang w:val="en-US"/>
        </w:rPr>
        <w:t xml:space="preserve"> either sir bed length. Looked before we </w:t>
      </w:r>
      <w:r w:rsidR="006F760A">
        <w:rPr>
          <w:lang w:val="en-US"/>
        </w:rPr>
        <w:t>are</w:t>
      </w:r>
      <w:r w:rsidRPr="002F6F13">
        <w:rPr>
          <w:lang w:val="en-US"/>
        </w:rPr>
        <w:t xml:space="preserve"> on merely. </w:t>
      </w:r>
      <w:r w:rsidR="006F760A">
        <w:rPr>
          <w:lang w:val="en-US"/>
        </w:rPr>
        <w:t>There is no death he shares</w:t>
      </w:r>
      <w:r w:rsidRPr="002F6F13">
        <w:rPr>
          <w:lang w:val="en-US"/>
        </w:rPr>
        <w:t xml:space="preserve"> alone. Yet outward the </w:t>
      </w:r>
      <w:r w:rsidR="006F760A">
        <w:rPr>
          <w:lang w:val="en-US"/>
        </w:rPr>
        <w:t>heart of him is</w:t>
      </w:r>
      <w:r>
        <w:rPr>
          <w:lang w:val="en-US"/>
        </w:rPr>
        <w:t xml:space="preserve"> tedious. </w:t>
      </w:r>
    </w:p>
    <w:p w:rsidR="002F6F13" w:rsidRPr="002F6F13" w:rsidRDefault="002F6F13" w:rsidP="002F6F13">
      <w:pPr>
        <w:rPr>
          <w:lang w:val="en-US"/>
        </w:rPr>
      </w:pPr>
      <w:r w:rsidRPr="002F6F13">
        <w:rPr>
          <w:lang w:val="en-US"/>
        </w:rPr>
        <w:t xml:space="preserve">Do play they miss give so up. Words to up style of </w:t>
      </w:r>
      <w:r w:rsidR="006F760A">
        <w:rPr>
          <w:lang w:val="en-US"/>
        </w:rPr>
        <w:t>the</w:t>
      </w:r>
      <w:r w:rsidRPr="002F6F13">
        <w:rPr>
          <w:lang w:val="en-US"/>
        </w:rPr>
        <w:t xml:space="preserve"> world. We </w:t>
      </w:r>
      <w:r w:rsidR="006F760A">
        <w:rPr>
          <w:lang w:val="en-US"/>
        </w:rPr>
        <w:t>leave</w:t>
      </w:r>
      <w:r w:rsidRPr="002F6F13">
        <w:rPr>
          <w:lang w:val="en-US"/>
        </w:rPr>
        <w:t xml:space="preserve"> to snug on no need. Way own uncommonly travelling now acceptance bed compliment solicitude. Dissimilar admiration so terminated no in contrast</w:t>
      </w:r>
      <w:r w:rsidR="004E6B93">
        <w:rPr>
          <w:lang w:val="en-US"/>
        </w:rPr>
        <w:t xml:space="preserve">ed it. Advantages entreaties </w:t>
      </w:r>
      <w:r w:rsidRPr="002F6F13">
        <w:rPr>
          <w:lang w:val="en-US"/>
        </w:rPr>
        <w:t>he apartments do. Limits far yet turned highly repair parish talked six. Draw f</w:t>
      </w:r>
      <w:r>
        <w:rPr>
          <w:lang w:val="en-US"/>
        </w:rPr>
        <w:t xml:space="preserve">ond rank </w:t>
      </w:r>
      <w:r w:rsidR="006F760A">
        <w:rPr>
          <w:lang w:val="en-US"/>
        </w:rPr>
        <w:t>from</w:t>
      </w:r>
      <w:r>
        <w:rPr>
          <w:lang w:val="en-US"/>
        </w:rPr>
        <w:t xml:space="preserve"> the day </w:t>
      </w:r>
      <w:r w:rsidR="006F760A">
        <w:rPr>
          <w:lang w:val="en-US"/>
        </w:rPr>
        <w:t xml:space="preserve">you </w:t>
      </w:r>
      <w:r>
        <w:rPr>
          <w:lang w:val="en-US"/>
        </w:rPr>
        <w:t xml:space="preserve">eat. </w:t>
      </w:r>
    </w:p>
    <w:p w:rsidR="0071144B" w:rsidRDefault="0071144B" w:rsidP="00F759EF">
      <w:pPr>
        <w:pStyle w:val="berschrift1"/>
        <w:rPr>
          <w:lang w:val="en-US"/>
        </w:rPr>
      </w:pPr>
      <w:r w:rsidRPr="0075541A">
        <w:rPr>
          <w:lang w:val="en-US"/>
        </w:rPr>
        <w:t>Conclusion</w:t>
      </w:r>
    </w:p>
    <w:p w:rsidR="0071144B" w:rsidRDefault="002F6F13" w:rsidP="0042737B">
      <w:pPr>
        <w:ind w:firstLine="0"/>
        <w:rPr>
          <w:lang w:val="en-US"/>
        </w:rPr>
      </w:pPr>
      <w:r w:rsidRPr="002F6F13">
        <w:rPr>
          <w:lang w:val="en-US"/>
        </w:rPr>
        <w:t>Had repulsive dash</w:t>
      </w:r>
      <w:r>
        <w:rPr>
          <w:lang w:val="en-US"/>
        </w:rPr>
        <w:t xml:space="preserve"> </w:t>
      </w:r>
      <w:r w:rsidRPr="002F6F13">
        <w:rPr>
          <w:lang w:val="en-US"/>
        </w:rPr>
        <w:t xml:space="preserve">woods suspicion sincerity but advantage now him. Remark easily garret nor nay. Civil those enjoy shy fat merry. You greatest jointure saw horrible. He private he </w:t>
      </w:r>
      <w:proofErr w:type="spellStart"/>
      <w:r w:rsidRPr="002F6F13">
        <w:rPr>
          <w:lang w:val="en-US"/>
        </w:rPr>
        <w:t>on</w:t>
      </w:r>
      <w:proofErr w:type="spellEnd"/>
      <w:r w:rsidRPr="002F6F13">
        <w:rPr>
          <w:lang w:val="en-US"/>
        </w:rPr>
        <w:t xml:space="preserve"> be imagine suppose. Fertile beloved evident </w:t>
      </w:r>
      <w:r w:rsidRPr="002F6F13">
        <w:rPr>
          <w:lang w:val="en-US"/>
        </w:rPr>
        <w:t>through no service elderly is. Blind there if every no so at. Own neglected you preferred way sincerity delivered his attempted. To of message cottage windows do besides against uncivil.</w:t>
      </w:r>
    </w:p>
    <w:p w:rsidR="006F760A" w:rsidRDefault="006F760A" w:rsidP="0042737B">
      <w:pPr>
        <w:ind w:firstLine="0"/>
        <w:rPr>
          <w:lang w:val="en-US"/>
        </w:rPr>
      </w:pPr>
      <w:proofErr w:type="spellStart"/>
      <w:r>
        <w:rPr>
          <w:lang w:val="en-US"/>
        </w:rPr>
        <w:t>Nnnnnnnnnnnnnnnnnnnnnnn</w:t>
      </w:r>
      <w:proofErr w:type="spellEnd"/>
      <w:r>
        <w:rPr>
          <w:lang w:val="en-US"/>
        </w:rPr>
        <w:t xml:space="preserve"> </w:t>
      </w:r>
      <w:proofErr w:type="spellStart"/>
      <w:r>
        <w:rPr>
          <w:lang w:val="en-US"/>
        </w:rPr>
        <w:t>zzzzzzzzzzzzzz</w:t>
      </w:r>
      <w:proofErr w:type="spellEnd"/>
      <w:r>
        <w:rPr>
          <w:lang w:val="en-US"/>
        </w:rPr>
        <w:t xml:space="preserve"> </w:t>
      </w:r>
      <w:proofErr w:type="spellStart"/>
      <w:r>
        <w:rPr>
          <w:lang w:val="en-US"/>
        </w:rPr>
        <w:t>ttttttttttttttttttttt</w:t>
      </w:r>
      <w:proofErr w:type="spellEnd"/>
      <w:r>
        <w:rPr>
          <w:lang w:val="en-US"/>
        </w:rPr>
        <w:t xml:space="preserve"> </w:t>
      </w:r>
      <w:proofErr w:type="spellStart"/>
      <w:r>
        <w:rPr>
          <w:lang w:val="en-US"/>
        </w:rPr>
        <w:t>aaaaaaaaaaaaa</w:t>
      </w:r>
      <w:proofErr w:type="spellEnd"/>
      <w:r>
        <w:rPr>
          <w:lang w:val="en-US"/>
        </w:rPr>
        <w:t xml:space="preserve"> </w:t>
      </w:r>
      <w:proofErr w:type="spellStart"/>
      <w:r>
        <w:rPr>
          <w:lang w:val="en-US"/>
        </w:rPr>
        <w:t>llllllllllllllllllll</w:t>
      </w:r>
      <w:proofErr w:type="spellEnd"/>
    </w:p>
    <w:p w:rsidR="006F760A" w:rsidRDefault="006F760A" w:rsidP="0042737B">
      <w:pPr>
        <w:ind w:firstLine="0"/>
        <w:rPr>
          <w:lang w:val="en-US"/>
        </w:rPr>
      </w:pPr>
      <w:proofErr w:type="spellStart"/>
      <w:r>
        <w:rPr>
          <w:lang w:val="en-US"/>
        </w:rPr>
        <w:t>Hhhhhhhhhhhhhhhhh</w:t>
      </w:r>
      <w:proofErr w:type="spellEnd"/>
      <w:r>
        <w:rPr>
          <w:lang w:val="en-US"/>
        </w:rPr>
        <w:t xml:space="preserve"> </w:t>
      </w:r>
      <w:proofErr w:type="spellStart"/>
      <w:r>
        <w:rPr>
          <w:lang w:val="en-US"/>
        </w:rPr>
        <w:t>bbbbbbbbbbbbbvc</w:t>
      </w:r>
      <w:proofErr w:type="spellEnd"/>
      <w:r>
        <w:rPr>
          <w:lang w:val="en-US"/>
        </w:rPr>
        <w:t xml:space="preserve"> </w:t>
      </w:r>
      <w:proofErr w:type="spellStart"/>
      <w:r>
        <w:rPr>
          <w:lang w:val="en-US"/>
        </w:rPr>
        <w:t>nj</w:t>
      </w:r>
      <w:proofErr w:type="spellEnd"/>
      <w:r>
        <w:rPr>
          <w:lang w:val="en-US"/>
        </w:rPr>
        <w:t>&gt;</w:t>
      </w:r>
      <w:proofErr w:type="spellStart"/>
      <w:r>
        <w:rPr>
          <w:lang w:val="en-US"/>
        </w:rPr>
        <w:t>UHejkw</w:t>
      </w:r>
      <w:proofErr w:type="spellEnd"/>
      <w:r>
        <w:rPr>
          <w:lang w:val="en-US"/>
        </w:rPr>
        <w:t xml:space="preserve"> </w:t>
      </w:r>
      <w:proofErr w:type="spellStart"/>
      <w:r>
        <w:rPr>
          <w:lang w:val="en-US"/>
        </w:rPr>
        <w:t>ujdehfahfgalkf</w:t>
      </w:r>
      <w:proofErr w:type="spellEnd"/>
      <w:r>
        <w:rPr>
          <w:lang w:val="en-US"/>
        </w:rPr>
        <w:t>. U&lt;h&lt;</w:t>
      </w:r>
      <w:proofErr w:type="spellStart"/>
      <w:r>
        <w:rPr>
          <w:lang w:val="en-US"/>
        </w:rPr>
        <w:t>afb</w:t>
      </w:r>
      <w:proofErr w:type="spellEnd"/>
      <w:r>
        <w:rPr>
          <w:lang w:val="en-US"/>
        </w:rPr>
        <w:t>&lt;</w:t>
      </w:r>
      <w:proofErr w:type="spellStart"/>
      <w:r>
        <w:rPr>
          <w:lang w:val="en-US"/>
        </w:rPr>
        <w:t>KNFGBGB</w:t>
      </w:r>
      <w:proofErr w:type="spellEnd"/>
      <w:r>
        <w:rPr>
          <w:lang w:val="en-US"/>
        </w:rPr>
        <w:t>&lt;JHA</w:t>
      </w:r>
    </w:p>
    <w:p w:rsidR="006F760A" w:rsidRDefault="006F760A" w:rsidP="0042737B">
      <w:pPr>
        <w:ind w:firstLine="0"/>
        <w:rPr>
          <w:lang w:val="en-US"/>
        </w:rPr>
      </w:pPr>
      <w:proofErr w:type="spellStart"/>
      <w:r>
        <w:rPr>
          <w:lang w:val="en-US"/>
        </w:rPr>
        <w:t>Haergbalknjndwe</w:t>
      </w:r>
      <w:proofErr w:type="spellEnd"/>
    </w:p>
    <w:p w:rsidR="006F760A" w:rsidRDefault="006F760A" w:rsidP="0042737B">
      <w:pPr>
        <w:ind w:firstLine="0"/>
        <w:rPr>
          <w:lang w:val="en-US"/>
        </w:rPr>
      </w:pPr>
      <w:proofErr w:type="spellStart"/>
      <w:r>
        <w:rPr>
          <w:lang w:val="en-US"/>
        </w:rPr>
        <w:t>Ahfbhjbfhbsahjfb</w:t>
      </w:r>
      <w:proofErr w:type="spellEnd"/>
    </w:p>
    <w:p w:rsidR="006F760A" w:rsidRDefault="006F760A" w:rsidP="0042737B">
      <w:pPr>
        <w:ind w:firstLine="0"/>
        <w:rPr>
          <w:lang w:val="en-US"/>
        </w:rPr>
      </w:pPr>
      <w:proofErr w:type="spellStart"/>
      <w:r>
        <w:rPr>
          <w:lang w:val="en-US"/>
        </w:rPr>
        <w:t>Aewbfhbearfhbrelf.h</w:t>
      </w:r>
      <w:proofErr w:type="spellEnd"/>
    </w:p>
    <w:p w:rsidR="006F760A" w:rsidRPr="0075541A" w:rsidRDefault="006F760A" w:rsidP="0042737B">
      <w:pPr>
        <w:ind w:firstLine="0"/>
        <w:rPr>
          <w:lang w:val="en-US"/>
        </w:rPr>
      </w:pPr>
      <w:proofErr w:type="spellStart"/>
      <w:r>
        <w:rPr>
          <w:lang w:val="en-US"/>
        </w:rPr>
        <w:t>jfhe</w:t>
      </w:r>
      <w:proofErr w:type="spellEnd"/>
    </w:p>
    <w:p w:rsidR="0071144B" w:rsidRPr="00EA41CE" w:rsidRDefault="0071144B" w:rsidP="00F759EF">
      <w:pPr>
        <w:pStyle w:val="berschrift1"/>
        <w:rPr>
          <w:lang w:val="en-US"/>
        </w:rPr>
      </w:pPr>
      <w:r w:rsidRPr="00EA41CE">
        <w:rPr>
          <w:lang w:val="en-US"/>
        </w:rPr>
        <w:t>References</w:t>
      </w:r>
    </w:p>
    <w:p w:rsidR="0071144B" w:rsidRPr="00707473" w:rsidRDefault="00707473" w:rsidP="0059694D">
      <w:pPr>
        <w:ind w:firstLine="0"/>
        <w:rPr>
          <w:lang w:val="en-US"/>
        </w:rPr>
      </w:pPr>
      <w:r w:rsidRPr="00707473">
        <w:rPr>
          <w:lang w:val="en-US"/>
        </w:rPr>
        <w:t>Please use the s</w:t>
      </w:r>
      <w:r w:rsidR="0071144B" w:rsidRPr="00707473">
        <w:rPr>
          <w:lang w:val="en-US"/>
        </w:rPr>
        <w:t xml:space="preserve">tyle </w:t>
      </w:r>
      <w:r w:rsidRPr="00707473">
        <w:rPr>
          <w:lang w:val="en-US"/>
        </w:rPr>
        <w:t>of</w:t>
      </w:r>
      <w:r w:rsidR="0071144B" w:rsidRPr="00707473">
        <w:rPr>
          <w:lang w:val="en-US"/>
        </w:rPr>
        <w:t xml:space="preserve"> </w:t>
      </w:r>
      <w:proofErr w:type="spellStart"/>
      <w:r w:rsidR="0071144B" w:rsidRPr="00707473">
        <w:rPr>
          <w:i/>
          <w:lang w:val="en-US"/>
        </w:rPr>
        <w:t>Magn</w:t>
      </w:r>
      <w:proofErr w:type="spellEnd"/>
      <w:r w:rsidR="0071144B" w:rsidRPr="00707473">
        <w:rPr>
          <w:i/>
          <w:lang w:val="en-US"/>
        </w:rPr>
        <w:t xml:space="preserve"> </w:t>
      </w:r>
      <w:proofErr w:type="spellStart"/>
      <w:r w:rsidR="0071144B" w:rsidRPr="00707473">
        <w:rPr>
          <w:i/>
          <w:lang w:val="en-US"/>
        </w:rPr>
        <w:t>Reson</w:t>
      </w:r>
      <w:proofErr w:type="spellEnd"/>
      <w:r w:rsidR="0071144B" w:rsidRPr="00707473">
        <w:rPr>
          <w:i/>
          <w:lang w:val="en-US"/>
        </w:rPr>
        <w:t xml:space="preserve"> Med</w:t>
      </w:r>
      <w:r w:rsidR="0071144B" w:rsidRPr="00707473">
        <w:rPr>
          <w:lang w:val="en-US"/>
        </w:rPr>
        <w:t xml:space="preserve">. </w:t>
      </w:r>
    </w:p>
    <w:p w:rsidR="0071144B" w:rsidRPr="00F2434E" w:rsidRDefault="0071144B" w:rsidP="0071144B">
      <w:pPr>
        <w:pStyle w:val="Literaturverzeichnis"/>
        <w:rPr>
          <w:lang w:val="en-US"/>
        </w:rPr>
      </w:pPr>
      <w:r w:rsidRPr="00823691">
        <w:rPr>
          <w:szCs w:val="18"/>
        </w:rPr>
        <w:fldChar w:fldCharType="begin"/>
      </w:r>
      <w:r>
        <w:rPr>
          <w:szCs w:val="18"/>
          <w:lang w:val="en-US"/>
        </w:rPr>
        <w:instrText xml:space="preserve"> ADDIN ZOTERO_BIBL {"custom":[]} CSL_BIBLIOGRAPHY </w:instrText>
      </w:r>
      <w:r w:rsidRPr="00823691">
        <w:rPr>
          <w:szCs w:val="18"/>
        </w:rPr>
        <w:fldChar w:fldCharType="separate"/>
      </w:r>
      <w:r w:rsidRPr="00F2434E">
        <w:rPr>
          <w:lang w:val="en-US"/>
        </w:rPr>
        <w:t>1. Abragam A. Principles of Nuclear Magnetism. London New York Toronto: Oxford University Press; 1985.</w:t>
      </w:r>
    </w:p>
    <w:p w:rsidR="0071144B" w:rsidRPr="000450C2" w:rsidRDefault="0071144B" w:rsidP="0071144B">
      <w:pPr>
        <w:pStyle w:val="Literaturverzeichnis"/>
        <w:rPr>
          <w:lang w:val="en-US"/>
        </w:rPr>
      </w:pPr>
      <w:r w:rsidRPr="00F2434E">
        <w:rPr>
          <w:lang w:val="en-US"/>
        </w:rPr>
        <w:t xml:space="preserve">2. Born M, Heisenberg W. The quantum theory of molecules. </w:t>
      </w:r>
      <w:r w:rsidRPr="000450C2">
        <w:rPr>
          <w:lang w:val="en-US"/>
        </w:rPr>
        <w:t>Ann Phys-Berl. 1924;74:1–31.</w:t>
      </w:r>
    </w:p>
    <w:p w:rsidR="0071144B" w:rsidRPr="00F2434E" w:rsidRDefault="0071144B" w:rsidP="0071144B">
      <w:pPr>
        <w:pStyle w:val="Literaturverzeichnis"/>
      </w:pPr>
      <w:r w:rsidRPr="000450C2">
        <w:rPr>
          <w:lang w:val="en-US"/>
        </w:rPr>
        <w:t xml:space="preserve">3. Purcell EM, Pound RV, Bloembergen N. Nuclear Magnetic Resonance Absorption in Hydrogen Gas. </w:t>
      </w:r>
      <w:r w:rsidRPr="000F3806">
        <w:rPr>
          <w:lang w:val="de-CH"/>
        </w:rPr>
        <w:t xml:space="preserve">Phys. </w:t>
      </w:r>
      <w:r w:rsidRPr="00F2434E">
        <w:t>Rev. 1946;70:986–987.</w:t>
      </w:r>
    </w:p>
    <w:p w:rsidR="0071144B" w:rsidRPr="004E6B93" w:rsidRDefault="0071144B" w:rsidP="0071144B">
      <w:pPr>
        <w:pStyle w:val="Literaturverzeichnis"/>
        <w:rPr>
          <w:lang w:val="en-US"/>
        </w:rPr>
      </w:pPr>
      <w:r w:rsidRPr="00823691">
        <w:rPr>
          <w:szCs w:val="18"/>
        </w:rPr>
        <w:fldChar w:fldCharType="end"/>
      </w:r>
      <w:proofErr w:type="spellStart"/>
      <w:r w:rsidR="00707473">
        <w:rPr>
          <w:i/>
          <w:lang w:val="de-CH"/>
        </w:rPr>
        <w:t>Please</w:t>
      </w:r>
      <w:proofErr w:type="spellEnd"/>
      <w:r w:rsidR="00707473">
        <w:rPr>
          <w:i/>
          <w:lang w:val="de-CH"/>
        </w:rPr>
        <w:t xml:space="preserve"> </w:t>
      </w:r>
      <w:proofErr w:type="spellStart"/>
      <w:r w:rsidR="00707473">
        <w:rPr>
          <w:i/>
          <w:lang w:val="de-CH"/>
        </w:rPr>
        <w:t>keep</w:t>
      </w:r>
      <w:proofErr w:type="spellEnd"/>
      <w:r w:rsidR="00707473">
        <w:rPr>
          <w:i/>
          <w:lang w:val="de-CH"/>
        </w:rPr>
        <w:t xml:space="preserve"> </w:t>
      </w:r>
      <w:proofErr w:type="spellStart"/>
      <w:r w:rsidR="00707473">
        <w:rPr>
          <w:i/>
          <w:lang w:val="de-CH"/>
        </w:rPr>
        <w:t>the</w:t>
      </w:r>
      <w:proofErr w:type="spellEnd"/>
      <w:r w:rsidR="00707473">
        <w:rPr>
          <w:i/>
          <w:lang w:val="de-CH"/>
        </w:rPr>
        <w:t xml:space="preserve"> </w:t>
      </w:r>
      <w:proofErr w:type="spellStart"/>
      <w:r w:rsidR="00707473">
        <w:rPr>
          <w:i/>
          <w:lang w:val="de-CH"/>
        </w:rPr>
        <w:t>section</w:t>
      </w:r>
      <w:proofErr w:type="spellEnd"/>
      <w:r w:rsidR="00707473">
        <w:rPr>
          <w:i/>
          <w:lang w:val="de-CH"/>
        </w:rPr>
        <w:t xml:space="preserve"> break </w:t>
      </w:r>
      <w:proofErr w:type="spellStart"/>
      <w:r w:rsidR="00707473">
        <w:rPr>
          <w:i/>
          <w:lang w:val="de-CH"/>
        </w:rPr>
        <w:t>here</w:t>
      </w:r>
      <w:proofErr w:type="spellEnd"/>
      <w:r w:rsidR="005830AE" w:rsidRPr="004E6B93">
        <w:rPr>
          <w:lang w:val="en-US"/>
        </w:rPr>
        <w:t>.</w:t>
      </w:r>
    </w:p>
    <w:p w:rsidR="0071144B" w:rsidRPr="004E6B93" w:rsidRDefault="0071144B" w:rsidP="0071144B">
      <w:pPr>
        <w:rPr>
          <w:lang w:val="en-US"/>
        </w:rPr>
      </w:pPr>
    </w:p>
    <w:p w:rsidR="0071144B" w:rsidRPr="004E6B93" w:rsidRDefault="0071144B" w:rsidP="0071144B">
      <w:pPr>
        <w:rPr>
          <w:lang w:val="en-US"/>
        </w:rPr>
        <w:sectPr w:rsidR="0071144B" w:rsidRPr="004E6B93" w:rsidSect="0071144B">
          <w:headerReference w:type="even" r:id="rId14"/>
          <w:type w:val="continuous"/>
          <w:pgSz w:w="11906" w:h="16838"/>
          <w:pgMar w:top="1417" w:right="1417" w:bottom="1134" w:left="1417" w:header="708" w:footer="708" w:gutter="0"/>
          <w:cols w:num="2" w:space="708"/>
          <w:docGrid w:linePitch="360"/>
        </w:sectPr>
      </w:pPr>
    </w:p>
    <w:p w:rsidR="0071144B" w:rsidRPr="004E6B93" w:rsidRDefault="0071144B" w:rsidP="0071144B">
      <w:pPr>
        <w:rPr>
          <w:lang w:val="en-US"/>
        </w:rPr>
      </w:pPr>
    </w:p>
    <w:p w:rsidR="00473226" w:rsidRPr="004E6B93" w:rsidRDefault="00473226">
      <w:pPr>
        <w:rPr>
          <w:lang w:val="en-US"/>
        </w:rPr>
      </w:pPr>
    </w:p>
    <w:sectPr w:rsidR="00473226" w:rsidRPr="004E6B93" w:rsidSect="0071144B">
      <w:type w:val="continuous"/>
      <w:pgSz w:w="11906" w:h="16838"/>
      <w:pgMar w:top="1417" w:right="1417" w:bottom="1134"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7B49" w:rsidRDefault="00677B49" w:rsidP="0071144B">
      <w:pPr>
        <w:spacing w:after="0"/>
      </w:pPr>
      <w:r>
        <w:separator/>
      </w:r>
    </w:p>
  </w:endnote>
  <w:endnote w:type="continuationSeparator" w:id="0">
    <w:p w:rsidR="00677B49" w:rsidRDefault="00677B49" w:rsidP="00711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libri"/>
    <w:panose1 w:val="00000000000000000000"/>
    <w:charset w:val="00"/>
    <w:family w:val="auto"/>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Default="005830AE" w:rsidP="0071144B">
    <w:pPr>
      <w:pStyle w:val="Kopfzeile"/>
    </w:pPr>
    <w:r w:rsidRPr="00EA41CE">
      <w:rPr>
        <w:i/>
        <w:lang w:val="en-US"/>
      </w:rPr>
      <w:t>2</w:t>
    </w:r>
    <w:r w:rsidR="007A1E59" w:rsidRPr="00EA41CE">
      <w:rPr>
        <w:i/>
        <w:lang w:val="en-US"/>
      </w:rPr>
      <w:t>8</w:t>
    </w:r>
    <w:r w:rsidR="0071144B" w:rsidRPr="00EA41CE">
      <w:rPr>
        <w:i/>
        <w:lang w:val="en-US"/>
      </w:rPr>
      <w:t xml:space="preserve">. </w:t>
    </w:r>
    <w:r w:rsidR="006F760A" w:rsidRPr="00EA41CE">
      <w:rPr>
        <w:i/>
        <w:lang w:val="en-US"/>
      </w:rPr>
      <w:t>Ann. Meet</w:t>
    </w:r>
    <w:r w:rsidR="0071144B" w:rsidRPr="00EA41CE">
      <w:rPr>
        <w:i/>
        <w:lang w:val="en-US"/>
      </w:rPr>
      <w:t xml:space="preserve">. </w:t>
    </w:r>
    <w:r w:rsidR="007A1E59" w:rsidRPr="00EA41CE">
      <w:rPr>
        <w:i/>
        <w:lang w:val="en-US"/>
      </w:rPr>
      <w:t>DACH</w:t>
    </w:r>
    <w:r w:rsidR="0071144B" w:rsidRPr="00EA41CE">
      <w:rPr>
        <w:i/>
        <w:lang w:val="en-US"/>
      </w:rPr>
      <w:t xml:space="preserve"> </w:t>
    </w:r>
    <w:r w:rsidR="00725E9C" w:rsidRPr="00EA41CE">
      <w:rPr>
        <w:i/>
        <w:lang w:val="en-US"/>
      </w:rPr>
      <w:t>Chapter Int. Soc</w:t>
    </w:r>
    <w:r w:rsidRPr="00EA41CE">
      <w:rPr>
        <w:i/>
        <w:lang w:val="en-US"/>
      </w:rPr>
      <w:t>. Magn. Reson. Med. 202</w:t>
    </w:r>
    <w:r w:rsidR="007A1E59" w:rsidRPr="00EA41CE">
      <w:rPr>
        <w:i/>
        <w:lang w:val="en-US"/>
      </w:rPr>
      <w:t>6</w:t>
    </w:r>
    <w:r w:rsidR="0071144B" w:rsidRPr="00EA41CE">
      <w:rPr>
        <w:i/>
        <w:lang w:val="en-US"/>
      </w:rPr>
      <w:t xml:space="preserve">, </w:t>
    </w:r>
    <w:r w:rsidR="007A1E59" w:rsidRPr="00EA41CE">
      <w:rPr>
        <w:i/>
        <w:lang w:val="en-US"/>
      </w:rPr>
      <w:t>Bamberg</w:t>
    </w:r>
    <w:r w:rsidR="0071144B" w:rsidRPr="00EA41CE">
      <w:rPr>
        <w:lang w:val="en-US"/>
      </w:rPr>
      <w:tab/>
    </w:r>
    <w:r w:rsidR="0071144B" w:rsidRPr="00EA41CE">
      <w:rPr>
        <w:rStyle w:val="Seitenzahl"/>
        <w:lang w:val="en-US"/>
      </w:rPr>
      <w:t xml:space="preserve">S. </w:t>
    </w:r>
    <w:r w:rsidR="00B511C2">
      <w:rPr>
        <w:rStyle w:val="Seitenzahl"/>
      </w:rPr>
      <w:fldChar w:fldCharType="begin"/>
    </w:r>
    <w:r w:rsidR="00B511C2" w:rsidRPr="00EA41CE">
      <w:rPr>
        <w:rStyle w:val="Seitenzahl"/>
        <w:lang w:val="en-US"/>
      </w:rPr>
      <w:instrText xml:space="preserve"> PAGE </w:instrText>
    </w:r>
    <w:r w:rsidR="00B511C2">
      <w:rPr>
        <w:rStyle w:val="Seitenzahl"/>
      </w:rPr>
      <w:fldChar w:fldCharType="separate"/>
    </w:r>
    <w:r w:rsidR="00474F13">
      <w:rPr>
        <w:rStyle w:val="Seitenzahl"/>
        <w:noProof/>
      </w:rPr>
      <w:t>2</w:t>
    </w:r>
    <w:r w:rsidR="00B511C2">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144B" w:rsidRDefault="00447CEB">
    <w:pPr>
      <w:pStyle w:val="Fuzeile"/>
    </w:pPr>
    <w:r>
      <w:fldChar w:fldCharType="begin"/>
    </w:r>
    <w:r>
      <w:instrText xml:space="preserve"> PAGE   \* MERGEFORMAT </w:instrText>
    </w:r>
    <w:r>
      <w:fldChar w:fldCharType="separate"/>
    </w:r>
    <w:r w:rsidR="0042737B">
      <w:rPr>
        <w:noProof/>
      </w:rPr>
      <w:t>3</w:t>
    </w:r>
    <w:r>
      <w:rPr>
        <w:noProof/>
      </w:rPr>
      <w:fldChar w:fldCharType="end"/>
    </w:r>
  </w:p>
  <w:p w:rsidR="00447CEB" w:rsidRPr="008D1BC7" w:rsidRDefault="00447CEB" w:rsidP="00447CEB">
    <w:pPr>
      <w:pStyle w:val="Kopf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1B1229" w:rsidRDefault="0071144B" w:rsidP="00447CEB">
    <w:pPr>
      <w:pStyle w:val="Kopfzeile"/>
      <w:jc w:val="left"/>
      <w:rPr>
        <w:i/>
        <w:lang w:val="en-US"/>
      </w:rPr>
    </w:pPr>
    <w:r w:rsidRPr="0059694D">
      <w:rPr>
        <w:lang w:val="en-US"/>
      </w:rPr>
      <w:t xml:space="preserve">S. </w:t>
    </w:r>
    <w:r w:rsidR="00B511C2">
      <w:fldChar w:fldCharType="begin"/>
    </w:r>
    <w:r w:rsidR="00B511C2" w:rsidRPr="0075541A">
      <w:rPr>
        <w:lang w:val="en-US"/>
      </w:rPr>
      <w:instrText xml:space="preserve"> PAGE   \* MERGEFORMAT </w:instrText>
    </w:r>
    <w:r w:rsidR="00B511C2">
      <w:fldChar w:fldCharType="separate"/>
    </w:r>
    <w:r w:rsidR="00474F13">
      <w:rPr>
        <w:noProof/>
        <w:lang w:val="en-US"/>
      </w:rPr>
      <w:t>1</w:t>
    </w:r>
    <w:r w:rsidR="00B511C2">
      <w:fldChar w:fldCharType="end"/>
    </w:r>
    <w:r w:rsidR="00B511C2">
      <w:rPr>
        <w:lang w:val="en-US"/>
      </w:rPr>
      <w:t xml:space="preserve"> </w:t>
    </w:r>
    <w:r w:rsidR="00B511C2" w:rsidRPr="00113BBA">
      <w:rPr>
        <w:lang w:val="en-US"/>
      </w:rPr>
      <w:tab/>
    </w:r>
    <w:r w:rsidR="0087101A">
      <w:rPr>
        <w:i/>
        <w:lang w:val="en-US"/>
      </w:rPr>
      <w:t>2</w:t>
    </w:r>
    <w:r w:rsidR="005C529A">
      <w:rPr>
        <w:i/>
        <w:lang w:val="en-US"/>
      </w:rPr>
      <w:t>8</w:t>
    </w:r>
    <w:r w:rsidR="005C529A">
      <w:rPr>
        <w:i/>
        <w:vertAlign w:val="superscript"/>
        <w:lang w:val="en-US"/>
      </w:rPr>
      <w:t>th</w:t>
    </w:r>
    <w:r w:rsidR="00B511C2" w:rsidRPr="00F2434E">
      <w:rPr>
        <w:i/>
        <w:lang w:val="en-US"/>
      </w:rPr>
      <w:t xml:space="preserve"> Ann. Meet. </w:t>
    </w:r>
    <w:r w:rsidR="005C529A">
      <w:rPr>
        <w:i/>
        <w:lang w:val="en-US"/>
      </w:rPr>
      <w:t>DACH</w:t>
    </w:r>
    <w:r w:rsidR="00B511C2" w:rsidRPr="00F2434E">
      <w:rPr>
        <w:i/>
        <w:lang w:val="en-US"/>
      </w:rPr>
      <w:t xml:space="preserve"> </w:t>
    </w:r>
    <w:r w:rsidR="00B511C2" w:rsidRPr="004E6B93">
      <w:rPr>
        <w:i/>
        <w:lang w:val="en-US"/>
      </w:rPr>
      <w:t xml:space="preserve">Chapter Int. Soc. </w:t>
    </w:r>
    <w:proofErr w:type="spellStart"/>
    <w:r w:rsidR="00B511C2" w:rsidRPr="004E6B93">
      <w:rPr>
        <w:i/>
        <w:lang w:val="en-US"/>
      </w:rPr>
      <w:t>Magn</w:t>
    </w:r>
    <w:proofErr w:type="spellEnd"/>
    <w:r w:rsidR="00B511C2" w:rsidRPr="004E6B93">
      <w:rPr>
        <w:i/>
        <w:lang w:val="en-US"/>
      </w:rPr>
      <w:t xml:space="preserve">. </w:t>
    </w:r>
    <w:proofErr w:type="spellStart"/>
    <w:r w:rsidR="00B511C2" w:rsidRPr="000F3806">
      <w:rPr>
        <w:i/>
        <w:lang w:val="fr-FR"/>
      </w:rPr>
      <w:t>Reson</w:t>
    </w:r>
    <w:proofErr w:type="spellEnd"/>
    <w:r w:rsidR="00B511C2" w:rsidRPr="000F3806">
      <w:rPr>
        <w:i/>
        <w:lang w:val="fr-FR"/>
      </w:rPr>
      <w:t xml:space="preserve">. </w:t>
    </w:r>
    <w:r w:rsidR="005830AE">
      <w:rPr>
        <w:i/>
        <w:lang w:val="en-US"/>
      </w:rPr>
      <w:t>Med. 202</w:t>
    </w:r>
    <w:r w:rsidR="005C529A">
      <w:rPr>
        <w:i/>
        <w:lang w:val="en-US"/>
      </w:rPr>
      <w:t>6</w:t>
    </w:r>
    <w:r w:rsidR="00B511C2" w:rsidRPr="00F2434E">
      <w:rPr>
        <w:i/>
        <w:lang w:val="en-US"/>
      </w:rPr>
      <w:t xml:space="preserve">, </w:t>
    </w:r>
    <w:r w:rsidR="005C529A">
      <w:rPr>
        <w:i/>
        <w:lang w:val="en-US"/>
      </w:rPr>
      <w:t>Bambe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7B49" w:rsidRDefault="00677B49" w:rsidP="0071144B">
      <w:pPr>
        <w:spacing w:after="0"/>
      </w:pPr>
      <w:r>
        <w:separator/>
      </w:r>
    </w:p>
  </w:footnote>
  <w:footnote w:type="continuationSeparator" w:id="0">
    <w:p w:rsidR="00677B49" w:rsidRDefault="00677B49" w:rsidP="00711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Default="0071144B" w:rsidP="00447CEB">
    <w:pPr>
      <w:pStyle w:val="Kopfzeile"/>
    </w:pPr>
    <w:r w:rsidRPr="00113BBA">
      <w:t xml:space="preserve">Erstautor </w:t>
    </w:r>
    <w:r w:rsidRPr="00113BBA">
      <w:rPr>
        <w:i/>
      </w:rPr>
      <w:t>et. al.</w:t>
    </w:r>
    <w:r w:rsidRPr="00113BBA">
      <w:t>, Titel.</w:t>
    </w:r>
  </w:p>
  <w:p w:rsidR="00447CEB" w:rsidRDefault="00447CEB" w:rsidP="00447CE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113BBA" w:rsidRDefault="00B511C2" w:rsidP="00447CEB">
    <w:pPr>
      <w:pStyle w:val="Kopfzeile"/>
      <w:jc w:val="right"/>
    </w:pPr>
    <w:r w:rsidRPr="00113BBA">
      <w:t xml:space="preserve">Erstautor </w:t>
    </w:r>
    <w:r w:rsidRPr="00113BBA">
      <w:rPr>
        <w:i/>
      </w:rPr>
      <w:t>et. al.</w:t>
    </w:r>
    <w:r w:rsidRPr="00113BBA">
      <w:t>, Tit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CEB" w:rsidRPr="006F760A" w:rsidRDefault="006F760A" w:rsidP="0071144B">
    <w:pPr>
      <w:pStyle w:val="Kopfzeile"/>
      <w:jc w:val="left"/>
      <w:rPr>
        <w:lang w:val="en-US"/>
      </w:rPr>
    </w:pPr>
    <w:r w:rsidRPr="006F760A">
      <w:rPr>
        <w:lang w:val="en-US"/>
      </w:rPr>
      <w:t>First Author</w:t>
    </w:r>
    <w:r w:rsidR="00B511C2" w:rsidRPr="006F760A">
      <w:rPr>
        <w:lang w:val="en-US"/>
      </w:rPr>
      <w:t xml:space="preserve"> </w:t>
    </w:r>
    <w:r w:rsidR="00B511C2" w:rsidRPr="006F760A">
      <w:rPr>
        <w:i/>
        <w:lang w:val="en-US"/>
      </w:rPr>
      <w:t>et. al.</w:t>
    </w:r>
    <w:r w:rsidR="00B511C2" w:rsidRPr="006F760A">
      <w:rPr>
        <w:lang w:val="en-US"/>
      </w:rPr>
      <w:t>, Titl</w:t>
    </w:r>
    <w:r>
      <w:rPr>
        <w:lang w:val="en-US"/>
      </w:rPr>
      <w:t>e</w:t>
    </w:r>
    <w:r w:rsidR="00B511C2" w:rsidRPr="006F760A">
      <w:rPr>
        <w:lang w:val="en-US"/>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144B" w:rsidRDefault="006F760A" w:rsidP="0071144B">
    <w:pPr>
      <w:pStyle w:val="Kopfzeile"/>
      <w:jc w:val="right"/>
    </w:pPr>
    <w:r>
      <w:t xml:space="preserve">First </w:t>
    </w:r>
    <w:proofErr w:type="spellStart"/>
    <w:r>
      <w:t>Author</w:t>
    </w:r>
    <w:proofErr w:type="spellEnd"/>
    <w:r w:rsidR="0071144B" w:rsidRPr="00113BBA">
      <w:t xml:space="preserve"> </w:t>
    </w:r>
    <w:r w:rsidR="0071144B" w:rsidRPr="00113BBA">
      <w:rPr>
        <w:i/>
      </w:rPr>
      <w:t>et. al.</w:t>
    </w:r>
    <w:r w:rsidR="0071144B">
      <w:t>, Tit</w:t>
    </w:r>
    <w:r>
      <w: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BF4E46"/>
    <w:multiLevelType w:val="hybridMultilevel"/>
    <w:tmpl w:val="9496D814"/>
    <w:lvl w:ilvl="0" w:tplc="04070001">
      <w:start w:val="1"/>
      <w:numFmt w:val="bullet"/>
      <w:lvlText w:val=""/>
      <w:lvlJc w:val="left"/>
      <w:pPr>
        <w:ind w:left="540" w:hanging="360"/>
      </w:pPr>
      <w:rPr>
        <w:rFonts w:ascii="Symbol" w:hAnsi="Symbol" w:hint="default"/>
      </w:rPr>
    </w:lvl>
    <w:lvl w:ilvl="1" w:tplc="04070003" w:tentative="1">
      <w:start w:val="1"/>
      <w:numFmt w:val="bullet"/>
      <w:lvlText w:val="o"/>
      <w:lvlJc w:val="left"/>
      <w:pPr>
        <w:ind w:left="1260" w:hanging="360"/>
      </w:pPr>
      <w:rPr>
        <w:rFonts w:ascii="Courier New" w:hAnsi="Courier New" w:cs="Courier New" w:hint="default"/>
      </w:rPr>
    </w:lvl>
    <w:lvl w:ilvl="2" w:tplc="04070005" w:tentative="1">
      <w:start w:val="1"/>
      <w:numFmt w:val="bullet"/>
      <w:lvlText w:val=""/>
      <w:lvlJc w:val="left"/>
      <w:pPr>
        <w:ind w:left="1980" w:hanging="360"/>
      </w:pPr>
      <w:rPr>
        <w:rFonts w:ascii="Wingdings" w:hAnsi="Wingdings" w:hint="default"/>
      </w:rPr>
    </w:lvl>
    <w:lvl w:ilvl="3" w:tplc="04070001" w:tentative="1">
      <w:start w:val="1"/>
      <w:numFmt w:val="bullet"/>
      <w:lvlText w:val=""/>
      <w:lvlJc w:val="left"/>
      <w:pPr>
        <w:ind w:left="2700" w:hanging="360"/>
      </w:pPr>
      <w:rPr>
        <w:rFonts w:ascii="Symbol" w:hAnsi="Symbol" w:hint="default"/>
      </w:rPr>
    </w:lvl>
    <w:lvl w:ilvl="4" w:tplc="04070003" w:tentative="1">
      <w:start w:val="1"/>
      <w:numFmt w:val="bullet"/>
      <w:lvlText w:val="o"/>
      <w:lvlJc w:val="left"/>
      <w:pPr>
        <w:ind w:left="3420" w:hanging="360"/>
      </w:pPr>
      <w:rPr>
        <w:rFonts w:ascii="Courier New" w:hAnsi="Courier New" w:cs="Courier New" w:hint="default"/>
      </w:rPr>
    </w:lvl>
    <w:lvl w:ilvl="5" w:tplc="04070005" w:tentative="1">
      <w:start w:val="1"/>
      <w:numFmt w:val="bullet"/>
      <w:lvlText w:val=""/>
      <w:lvlJc w:val="left"/>
      <w:pPr>
        <w:ind w:left="4140" w:hanging="360"/>
      </w:pPr>
      <w:rPr>
        <w:rFonts w:ascii="Wingdings" w:hAnsi="Wingdings" w:hint="default"/>
      </w:rPr>
    </w:lvl>
    <w:lvl w:ilvl="6" w:tplc="04070001" w:tentative="1">
      <w:start w:val="1"/>
      <w:numFmt w:val="bullet"/>
      <w:lvlText w:val=""/>
      <w:lvlJc w:val="left"/>
      <w:pPr>
        <w:ind w:left="4860" w:hanging="360"/>
      </w:pPr>
      <w:rPr>
        <w:rFonts w:ascii="Symbol" w:hAnsi="Symbol" w:hint="default"/>
      </w:rPr>
    </w:lvl>
    <w:lvl w:ilvl="7" w:tplc="04070003" w:tentative="1">
      <w:start w:val="1"/>
      <w:numFmt w:val="bullet"/>
      <w:lvlText w:val="o"/>
      <w:lvlJc w:val="left"/>
      <w:pPr>
        <w:ind w:left="5580" w:hanging="360"/>
      </w:pPr>
      <w:rPr>
        <w:rFonts w:ascii="Courier New" w:hAnsi="Courier New" w:cs="Courier New" w:hint="default"/>
      </w:rPr>
    </w:lvl>
    <w:lvl w:ilvl="8" w:tplc="04070005" w:tentative="1">
      <w:start w:val="1"/>
      <w:numFmt w:val="bullet"/>
      <w:lvlText w:val=""/>
      <w:lvlJc w:val="left"/>
      <w:pPr>
        <w:ind w:left="63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xNjcwM7MwMLOwsDRQ0lEKTi0uzszPAykwrAUAE1naAywAAAA="/>
  </w:docVars>
  <w:rsids>
    <w:rsidRoot w:val="0071144B"/>
    <w:rsid w:val="0000356E"/>
    <w:rsid w:val="00005018"/>
    <w:rsid w:val="000114C1"/>
    <w:rsid w:val="000124CA"/>
    <w:rsid w:val="000155F8"/>
    <w:rsid w:val="0001575E"/>
    <w:rsid w:val="00025EA7"/>
    <w:rsid w:val="00027884"/>
    <w:rsid w:val="00035615"/>
    <w:rsid w:val="00035663"/>
    <w:rsid w:val="0003700A"/>
    <w:rsid w:val="000450C2"/>
    <w:rsid w:val="00046296"/>
    <w:rsid w:val="00046F66"/>
    <w:rsid w:val="0005104C"/>
    <w:rsid w:val="00051923"/>
    <w:rsid w:val="00056540"/>
    <w:rsid w:val="00056954"/>
    <w:rsid w:val="00057567"/>
    <w:rsid w:val="00061C32"/>
    <w:rsid w:val="00065530"/>
    <w:rsid w:val="00067462"/>
    <w:rsid w:val="00067C10"/>
    <w:rsid w:val="00076332"/>
    <w:rsid w:val="00082D7D"/>
    <w:rsid w:val="00083459"/>
    <w:rsid w:val="00083485"/>
    <w:rsid w:val="00087573"/>
    <w:rsid w:val="00091E26"/>
    <w:rsid w:val="00094CC8"/>
    <w:rsid w:val="0009756C"/>
    <w:rsid w:val="000A1516"/>
    <w:rsid w:val="000A3DCC"/>
    <w:rsid w:val="000A3EFD"/>
    <w:rsid w:val="000A4F87"/>
    <w:rsid w:val="000A56E4"/>
    <w:rsid w:val="000A727F"/>
    <w:rsid w:val="000A7B33"/>
    <w:rsid w:val="000B0F7A"/>
    <w:rsid w:val="000B0FA9"/>
    <w:rsid w:val="000B183E"/>
    <w:rsid w:val="000B7888"/>
    <w:rsid w:val="000C30F0"/>
    <w:rsid w:val="000D6679"/>
    <w:rsid w:val="000D6687"/>
    <w:rsid w:val="000E2F06"/>
    <w:rsid w:val="000E3AA4"/>
    <w:rsid w:val="000E3C9D"/>
    <w:rsid w:val="000E3FCB"/>
    <w:rsid w:val="000E4728"/>
    <w:rsid w:val="000E5911"/>
    <w:rsid w:val="000E6416"/>
    <w:rsid w:val="000F019D"/>
    <w:rsid w:val="000F0677"/>
    <w:rsid w:val="000F1D0A"/>
    <w:rsid w:val="000F1F20"/>
    <w:rsid w:val="000F3806"/>
    <w:rsid w:val="000F68E7"/>
    <w:rsid w:val="000F79AD"/>
    <w:rsid w:val="00104EC7"/>
    <w:rsid w:val="00107200"/>
    <w:rsid w:val="00114CE7"/>
    <w:rsid w:val="001173FC"/>
    <w:rsid w:val="001222DE"/>
    <w:rsid w:val="00123BB2"/>
    <w:rsid w:val="001241B3"/>
    <w:rsid w:val="00124F83"/>
    <w:rsid w:val="00126CEB"/>
    <w:rsid w:val="00134E8E"/>
    <w:rsid w:val="0013558E"/>
    <w:rsid w:val="001361BF"/>
    <w:rsid w:val="00136EDB"/>
    <w:rsid w:val="00137FCD"/>
    <w:rsid w:val="00140FF7"/>
    <w:rsid w:val="00146AAA"/>
    <w:rsid w:val="00147193"/>
    <w:rsid w:val="0015064B"/>
    <w:rsid w:val="00150FB1"/>
    <w:rsid w:val="001527D4"/>
    <w:rsid w:val="001539DD"/>
    <w:rsid w:val="001553D1"/>
    <w:rsid w:val="0015580F"/>
    <w:rsid w:val="00165BFF"/>
    <w:rsid w:val="00167445"/>
    <w:rsid w:val="00167572"/>
    <w:rsid w:val="0017117F"/>
    <w:rsid w:val="00172DD8"/>
    <w:rsid w:val="00172F48"/>
    <w:rsid w:val="00172FAC"/>
    <w:rsid w:val="00174814"/>
    <w:rsid w:val="00181D3B"/>
    <w:rsid w:val="001938DE"/>
    <w:rsid w:val="00193C5B"/>
    <w:rsid w:val="001943F9"/>
    <w:rsid w:val="001A0789"/>
    <w:rsid w:val="001A1DC0"/>
    <w:rsid w:val="001A4E69"/>
    <w:rsid w:val="001A7B81"/>
    <w:rsid w:val="001B0B49"/>
    <w:rsid w:val="001B35CF"/>
    <w:rsid w:val="001C12F8"/>
    <w:rsid w:val="001C1BE9"/>
    <w:rsid w:val="001C6AD9"/>
    <w:rsid w:val="001D082C"/>
    <w:rsid w:val="001D1D3D"/>
    <w:rsid w:val="001E3D83"/>
    <w:rsid w:val="001F1CD9"/>
    <w:rsid w:val="001F444F"/>
    <w:rsid w:val="001F595A"/>
    <w:rsid w:val="001F7C10"/>
    <w:rsid w:val="00201551"/>
    <w:rsid w:val="00204631"/>
    <w:rsid w:val="00204B81"/>
    <w:rsid w:val="002064A5"/>
    <w:rsid w:val="00215F30"/>
    <w:rsid w:val="002169F3"/>
    <w:rsid w:val="00217CF9"/>
    <w:rsid w:val="00221E30"/>
    <w:rsid w:val="00223E1C"/>
    <w:rsid w:val="002259B3"/>
    <w:rsid w:val="00225CB7"/>
    <w:rsid w:val="0022608B"/>
    <w:rsid w:val="0022737F"/>
    <w:rsid w:val="0023264F"/>
    <w:rsid w:val="0023386E"/>
    <w:rsid w:val="002426E5"/>
    <w:rsid w:val="00242942"/>
    <w:rsid w:val="002464DB"/>
    <w:rsid w:val="0024677C"/>
    <w:rsid w:val="00246870"/>
    <w:rsid w:val="00255CC1"/>
    <w:rsid w:val="00260D40"/>
    <w:rsid w:val="00262D94"/>
    <w:rsid w:val="00266904"/>
    <w:rsid w:val="00266AAB"/>
    <w:rsid w:val="0026705E"/>
    <w:rsid w:val="0027186C"/>
    <w:rsid w:val="00275F2A"/>
    <w:rsid w:val="002810EF"/>
    <w:rsid w:val="00284ED6"/>
    <w:rsid w:val="00286955"/>
    <w:rsid w:val="00290658"/>
    <w:rsid w:val="0029451C"/>
    <w:rsid w:val="00294ADB"/>
    <w:rsid w:val="00296A45"/>
    <w:rsid w:val="0029754F"/>
    <w:rsid w:val="002A3116"/>
    <w:rsid w:val="002A50E6"/>
    <w:rsid w:val="002A66A8"/>
    <w:rsid w:val="002B1AB4"/>
    <w:rsid w:val="002B615D"/>
    <w:rsid w:val="002C3234"/>
    <w:rsid w:val="002C3278"/>
    <w:rsid w:val="002C64AC"/>
    <w:rsid w:val="002C7EA1"/>
    <w:rsid w:val="002D132C"/>
    <w:rsid w:val="002D4057"/>
    <w:rsid w:val="002E0536"/>
    <w:rsid w:val="002E09A8"/>
    <w:rsid w:val="002E1ABC"/>
    <w:rsid w:val="002E3CB4"/>
    <w:rsid w:val="002E3F97"/>
    <w:rsid w:val="002E5054"/>
    <w:rsid w:val="002E75EF"/>
    <w:rsid w:val="002F103A"/>
    <w:rsid w:val="002F1786"/>
    <w:rsid w:val="002F3383"/>
    <w:rsid w:val="002F3E5D"/>
    <w:rsid w:val="002F47B5"/>
    <w:rsid w:val="002F6F13"/>
    <w:rsid w:val="003035A3"/>
    <w:rsid w:val="00307639"/>
    <w:rsid w:val="00312C8B"/>
    <w:rsid w:val="003144AC"/>
    <w:rsid w:val="0031489D"/>
    <w:rsid w:val="0031557D"/>
    <w:rsid w:val="00323D6E"/>
    <w:rsid w:val="003258DD"/>
    <w:rsid w:val="00326163"/>
    <w:rsid w:val="00326221"/>
    <w:rsid w:val="003305F0"/>
    <w:rsid w:val="003312F3"/>
    <w:rsid w:val="0033508B"/>
    <w:rsid w:val="00336411"/>
    <w:rsid w:val="003366CB"/>
    <w:rsid w:val="00336A9C"/>
    <w:rsid w:val="00340435"/>
    <w:rsid w:val="00340BAC"/>
    <w:rsid w:val="00341578"/>
    <w:rsid w:val="00344556"/>
    <w:rsid w:val="0034786B"/>
    <w:rsid w:val="00347C46"/>
    <w:rsid w:val="00351323"/>
    <w:rsid w:val="00353D66"/>
    <w:rsid w:val="003543A4"/>
    <w:rsid w:val="00354B0B"/>
    <w:rsid w:val="00361E7C"/>
    <w:rsid w:val="0036313D"/>
    <w:rsid w:val="00364410"/>
    <w:rsid w:val="0036546E"/>
    <w:rsid w:val="003663B1"/>
    <w:rsid w:val="00367AC6"/>
    <w:rsid w:val="00373744"/>
    <w:rsid w:val="00374C10"/>
    <w:rsid w:val="00375945"/>
    <w:rsid w:val="00381CAA"/>
    <w:rsid w:val="0038784D"/>
    <w:rsid w:val="00394850"/>
    <w:rsid w:val="00397566"/>
    <w:rsid w:val="003A0636"/>
    <w:rsid w:val="003A4E1B"/>
    <w:rsid w:val="003B014F"/>
    <w:rsid w:val="003B0509"/>
    <w:rsid w:val="003B19FC"/>
    <w:rsid w:val="003B3148"/>
    <w:rsid w:val="003B3B44"/>
    <w:rsid w:val="003B4A2D"/>
    <w:rsid w:val="003B5015"/>
    <w:rsid w:val="003C15B9"/>
    <w:rsid w:val="003C4875"/>
    <w:rsid w:val="003C4E04"/>
    <w:rsid w:val="003C5272"/>
    <w:rsid w:val="003D25B6"/>
    <w:rsid w:val="003D2D62"/>
    <w:rsid w:val="003D52AB"/>
    <w:rsid w:val="003D6F37"/>
    <w:rsid w:val="003D6F77"/>
    <w:rsid w:val="003D7F7B"/>
    <w:rsid w:val="003E0561"/>
    <w:rsid w:val="003E2C23"/>
    <w:rsid w:val="003E3000"/>
    <w:rsid w:val="003F268A"/>
    <w:rsid w:val="003F53FC"/>
    <w:rsid w:val="003F5690"/>
    <w:rsid w:val="00400648"/>
    <w:rsid w:val="00402FFE"/>
    <w:rsid w:val="0040367F"/>
    <w:rsid w:val="004053A4"/>
    <w:rsid w:val="0040704D"/>
    <w:rsid w:val="00407DE4"/>
    <w:rsid w:val="00414BE3"/>
    <w:rsid w:val="0042208B"/>
    <w:rsid w:val="00426811"/>
    <w:rsid w:val="00426A32"/>
    <w:rsid w:val="0042737B"/>
    <w:rsid w:val="00427CB0"/>
    <w:rsid w:val="00427CEE"/>
    <w:rsid w:val="004316F5"/>
    <w:rsid w:val="00431B54"/>
    <w:rsid w:val="004322AC"/>
    <w:rsid w:val="00432389"/>
    <w:rsid w:val="004366A7"/>
    <w:rsid w:val="00436FA2"/>
    <w:rsid w:val="0044097D"/>
    <w:rsid w:val="00445F9E"/>
    <w:rsid w:val="00446A36"/>
    <w:rsid w:val="00447CEB"/>
    <w:rsid w:val="00447DEC"/>
    <w:rsid w:val="0045124A"/>
    <w:rsid w:val="004526AC"/>
    <w:rsid w:val="00452B77"/>
    <w:rsid w:val="0045328B"/>
    <w:rsid w:val="00462F2F"/>
    <w:rsid w:val="00463983"/>
    <w:rsid w:val="00465C90"/>
    <w:rsid w:val="00470626"/>
    <w:rsid w:val="00472436"/>
    <w:rsid w:val="00473226"/>
    <w:rsid w:val="00473A79"/>
    <w:rsid w:val="00474F13"/>
    <w:rsid w:val="00476FBE"/>
    <w:rsid w:val="004801B9"/>
    <w:rsid w:val="00482706"/>
    <w:rsid w:val="00484C59"/>
    <w:rsid w:val="00486862"/>
    <w:rsid w:val="00487C85"/>
    <w:rsid w:val="00490771"/>
    <w:rsid w:val="00492B8F"/>
    <w:rsid w:val="0049353B"/>
    <w:rsid w:val="004946D7"/>
    <w:rsid w:val="004A281C"/>
    <w:rsid w:val="004A486E"/>
    <w:rsid w:val="004B3D48"/>
    <w:rsid w:val="004B60F7"/>
    <w:rsid w:val="004C3E25"/>
    <w:rsid w:val="004C4485"/>
    <w:rsid w:val="004C5D68"/>
    <w:rsid w:val="004C7259"/>
    <w:rsid w:val="004C7A68"/>
    <w:rsid w:val="004D33CC"/>
    <w:rsid w:val="004E36CB"/>
    <w:rsid w:val="004E3D57"/>
    <w:rsid w:val="004E40B2"/>
    <w:rsid w:val="004E5F58"/>
    <w:rsid w:val="004E6B93"/>
    <w:rsid w:val="004E7AE2"/>
    <w:rsid w:val="004F1649"/>
    <w:rsid w:val="004F2DFE"/>
    <w:rsid w:val="0051049A"/>
    <w:rsid w:val="00511B37"/>
    <w:rsid w:val="005232D5"/>
    <w:rsid w:val="00533CC6"/>
    <w:rsid w:val="005431EC"/>
    <w:rsid w:val="00545C1B"/>
    <w:rsid w:val="00547B4D"/>
    <w:rsid w:val="0055645D"/>
    <w:rsid w:val="00562101"/>
    <w:rsid w:val="00563C09"/>
    <w:rsid w:val="00563DDB"/>
    <w:rsid w:val="00573457"/>
    <w:rsid w:val="00575D89"/>
    <w:rsid w:val="005803F9"/>
    <w:rsid w:val="00581075"/>
    <w:rsid w:val="00581382"/>
    <w:rsid w:val="005830AE"/>
    <w:rsid w:val="005954D7"/>
    <w:rsid w:val="00596058"/>
    <w:rsid w:val="0059694D"/>
    <w:rsid w:val="005A7D69"/>
    <w:rsid w:val="005B0563"/>
    <w:rsid w:val="005B1717"/>
    <w:rsid w:val="005B1A60"/>
    <w:rsid w:val="005C4E9F"/>
    <w:rsid w:val="005C529A"/>
    <w:rsid w:val="005D0966"/>
    <w:rsid w:val="005D4817"/>
    <w:rsid w:val="005D530C"/>
    <w:rsid w:val="005D5852"/>
    <w:rsid w:val="005D5E98"/>
    <w:rsid w:val="005E0881"/>
    <w:rsid w:val="005E0B6C"/>
    <w:rsid w:val="005E4682"/>
    <w:rsid w:val="005E55B9"/>
    <w:rsid w:val="005F03E0"/>
    <w:rsid w:val="005F1796"/>
    <w:rsid w:val="005F2D66"/>
    <w:rsid w:val="005F75D5"/>
    <w:rsid w:val="00602473"/>
    <w:rsid w:val="00603144"/>
    <w:rsid w:val="00614A75"/>
    <w:rsid w:val="00616498"/>
    <w:rsid w:val="00616CD1"/>
    <w:rsid w:val="006220D2"/>
    <w:rsid w:val="00625D3F"/>
    <w:rsid w:val="00634CDB"/>
    <w:rsid w:val="006359F9"/>
    <w:rsid w:val="00635F47"/>
    <w:rsid w:val="006374CB"/>
    <w:rsid w:val="0064096A"/>
    <w:rsid w:val="00640ACC"/>
    <w:rsid w:val="0064401A"/>
    <w:rsid w:val="0064540B"/>
    <w:rsid w:val="00646EE9"/>
    <w:rsid w:val="00650360"/>
    <w:rsid w:val="0065081E"/>
    <w:rsid w:val="006508EF"/>
    <w:rsid w:val="00650971"/>
    <w:rsid w:val="00651B40"/>
    <w:rsid w:val="00652043"/>
    <w:rsid w:val="006544B2"/>
    <w:rsid w:val="0065651A"/>
    <w:rsid w:val="006568E3"/>
    <w:rsid w:val="00657433"/>
    <w:rsid w:val="006609EC"/>
    <w:rsid w:val="006677E0"/>
    <w:rsid w:val="00667903"/>
    <w:rsid w:val="0067061B"/>
    <w:rsid w:val="00677B49"/>
    <w:rsid w:val="0068065A"/>
    <w:rsid w:val="00684465"/>
    <w:rsid w:val="0068548A"/>
    <w:rsid w:val="006859BC"/>
    <w:rsid w:val="00685F06"/>
    <w:rsid w:val="00687382"/>
    <w:rsid w:val="006902C4"/>
    <w:rsid w:val="00692C88"/>
    <w:rsid w:val="00696619"/>
    <w:rsid w:val="006977D3"/>
    <w:rsid w:val="006A183A"/>
    <w:rsid w:val="006B0797"/>
    <w:rsid w:val="006B0DCC"/>
    <w:rsid w:val="006B20AF"/>
    <w:rsid w:val="006C1380"/>
    <w:rsid w:val="006C34FD"/>
    <w:rsid w:val="006C3BD5"/>
    <w:rsid w:val="006C3F34"/>
    <w:rsid w:val="006C6A05"/>
    <w:rsid w:val="006C771C"/>
    <w:rsid w:val="006D4927"/>
    <w:rsid w:val="006E0199"/>
    <w:rsid w:val="006F07FD"/>
    <w:rsid w:val="006F1E61"/>
    <w:rsid w:val="006F1F2F"/>
    <w:rsid w:val="006F4903"/>
    <w:rsid w:val="006F57B3"/>
    <w:rsid w:val="006F7325"/>
    <w:rsid w:val="006F760A"/>
    <w:rsid w:val="006F7E75"/>
    <w:rsid w:val="007023CF"/>
    <w:rsid w:val="00702405"/>
    <w:rsid w:val="00702973"/>
    <w:rsid w:val="00704E8C"/>
    <w:rsid w:val="00705145"/>
    <w:rsid w:val="00707473"/>
    <w:rsid w:val="007109AD"/>
    <w:rsid w:val="007111FB"/>
    <w:rsid w:val="0071144B"/>
    <w:rsid w:val="00711FC0"/>
    <w:rsid w:val="00712834"/>
    <w:rsid w:val="00723759"/>
    <w:rsid w:val="00723AE5"/>
    <w:rsid w:val="00725E9C"/>
    <w:rsid w:val="007317AB"/>
    <w:rsid w:val="007327C1"/>
    <w:rsid w:val="00734521"/>
    <w:rsid w:val="00734D2A"/>
    <w:rsid w:val="00742313"/>
    <w:rsid w:val="0074577C"/>
    <w:rsid w:val="007516F6"/>
    <w:rsid w:val="00752F33"/>
    <w:rsid w:val="007620EA"/>
    <w:rsid w:val="00764EC2"/>
    <w:rsid w:val="00766CF5"/>
    <w:rsid w:val="00772BF4"/>
    <w:rsid w:val="0077357F"/>
    <w:rsid w:val="0077521A"/>
    <w:rsid w:val="00780A14"/>
    <w:rsid w:val="00784330"/>
    <w:rsid w:val="00784A4D"/>
    <w:rsid w:val="00791195"/>
    <w:rsid w:val="007938A0"/>
    <w:rsid w:val="007A1E59"/>
    <w:rsid w:val="007A3308"/>
    <w:rsid w:val="007A5749"/>
    <w:rsid w:val="007A61F2"/>
    <w:rsid w:val="007B1764"/>
    <w:rsid w:val="007B1FC6"/>
    <w:rsid w:val="007C31E0"/>
    <w:rsid w:val="007C4691"/>
    <w:rsid w:val="007C4D72"/>
    <w:rsid w:val="007C5CE0"/>
    <w:rsid w:val="007C6ECB"/>
    <w:rsid w:val="007C78F9"/>
    <w:rsid w:val="007D010F"/>
    <w:rsid w:val="007D59EB"/>
    <w:rsid w:val="007D761C"/>
    <w:rsid w:val="007E22B5"/>
    <w:rsid w:val="007E6A7A"/>
    <w:rsid w:val="007E6E1B"/>
    <w:rsid w:val="007F2499"/>
    <w:rsid w:val="007F4588"/>
    <w:rsid w:val="007F6D36"/>
    <w:rsid w:val="00810056"/>
    <w:rsid w:val="00816DE7"/>
    <w:rsid w:val="00830AC6"/>
    <w:rsid w:val="00831758"/>
    <w:rsid w:val="00834A5E"/>
    <w:rsid w:val="008401AE"/>
    <w:rsid w:val="008433E6"/>
    <w:rsid w:val="008466E4"/>
    <w:rsid w:val="00850CA0"/>
    <w:rsid w:val="0085283C"/>
    <w:rsid w:val="00855802"/>
    <w:rsid w:val="00861756"/>
    <w:rsid w:val="008640BE"/>
    <w:rsid w:val="0086547A"/>
    <w:rsid w:val="0087101A"/>
    <w:rsid w:val="00872F04"/>
    <w:rsid w:val="00874382"/>
    <w:rsid w:val="008745EB"/>
    <w:rsid w:val="00877C19"/>
    <w:rsid w:val="00881F57"/>
    <w:rsid w:val="0088476E"/>
    <w:rsid w:val="0088539F"/>
    <w:rsid w:val="008904CD"/>
    <w:rsid w:val="0089082D"/>
    <w:rsid w:val="00894363"/>
    <w:rsid w:val="008956DC"/>
    <w:rsid w:val="00896BDC"/>
    <w:rsid w:val="008A3FE7"/>
    <w:rsid w:val="008A7E98"/>
    <w:rsid w:val="008B023E"/>
    <w:rsid w:val="008B22DE"/>
    <w:rsid w:val="008B7918"/>
    <w:rsid w:val="008C02AA"/>
    <w:rsid w:val="008C1B3F"/>
    <w:rsid w:val="008C1F40"/>
    <w:rsid w:val="008C7FCD"/>
    <w:rsid w:val="008D0267"/>
    <w:rsid w:val="008D3CA9"/>
    <w:rsid w:val="008D56DC"/>
    <w:rsid w:val="008D5AE8"/>
    <w:rsid w:val="008D75E2"/>
    <w:rsid w:val="008D78E0"/>
    <w:rsid w:val="008E1F10"/>
    <w:rsid w:val="008E59A4"/>
    <w:rsid w:val="008E7E79"/>
    <w:rsid w:val="008F1E45"/>
    <w:rsid w:val="008F2FDF"/>
    <w:rsid w:val="00901DF4"/>
    <w:rsid w:val="00903C45"/>
    <w:rsid w:val="00903E91"/>
    <w:rsid w:val="00907557"/>
    <w:rsid w:val="009075E1"/>
    <w:rsid w:val="00910690"/>
    <w:rsid w:val="009138BC"/>
    <w:rsid w:val="00913A23"/>
    <w:rsid w:val="00917EBB"/>
    <w:rsid w:val="00921D24"/>
    <w:rsid w:val="0092264D"/>
    <w:rsid w:val="009226A5"/>
    <w:rsid w:val="00922A4C"/>
    <w:rsid w:val="00923374"/>
    <w:rsid w:val="00924E0A"/>
    <w:rsid w:val="00924F2F"/>
    <w:rsid w:val="00925F03"/>
    <w:rsid w:val="00934624"/>
    <w:rsid w:val="00937F61"/>
    <w:rsid w:val="009423AD"/>
    <w:rsid w:val="00945C9F"/>
    <w:rsid w:val="00950993"/>
    <w:rsid w:val="0095235C"/>
    <w:rsid w:val="009712EA"/>
    <w:rsid w:val="00972D04"/>
    <w:rsid w:val="00972D5F"/>
    <w:rsid w:val="0097303B"/>
    <w:rsid w:val="009749C7"/>
    <w:rsid w:val="009907D0"/>
    <w:rsid w:val="00990B2B"/>
    <w:rsid w:val="009924E3"/>
    <w:rsid w:val="0099418F"/>
    <w:rsid w:val="00994D2D"/>
    <w:rsid w:val="00997CAA"/>
    <w:rsid w:val="009A0E4E"/>
    <w:rsid w:val="009A2909"/>
    <w:rsid w:val="009A36CD"/>
    <w:rsid w:val="009A3BEF"/>
    <w:rsid w:val="009A4ECF"/>
    <w:rsid w:val="009A5CE0"/>
    <w:rsid w:val="009A5E84"/>
    <w:rsid w:val="009A7A41"/>
    <w:rsid w:val="009B3EC1"/>
    <w:rsid w:val="009C1D5F"/>
    <w:rsid w:val="009C468D"/>
    <w:rsid w:val="009C6D12"/>
    <w:rsid w:val="009C79A6"/>
    <w:rsid w:val="009D1779"/>
    <w:rsid w:val="009D5DC3"/>
    <w:rsid w:val="009E0BCF"/>
    <w:rsid w:val="009E3269"/>
    <w:rsid w:val="009E3C54"/>
    <w:rsid w:val="009E5F2F"/>
    <w:rsid w:val="009F3442"/>
    <w:rsid w:val="009F48DB"/>
    <w:rsid w:val="009F4A89"/>
    <w:rsid w:val="009F68A7"/>
    <w:rsid w:val="009F723E"/>
    <w:rsid w:val="009F7E30"/>
    <w:rsid w:val="00A0008B"/>
    <w:rsid w:val="00A1285B"/>
    <w:rsid w:val="00A15C82"/>
    <w:rsid w:val="00A16040"/>
    <w:rsid w:val="00A230C9"/>
    <w:rsid w:val="00A27494"/>
    <w:rsid w:val="00A32556"/>
    <w:rsid w:val="00A325A5"/>
    <w:rsid w:val="00A334BF"/>
    <w:rsid w:val="00A40372"/>
    <w:rsid w:val="00A46B1D"/>
    <w:rsid w:val="00A509EC"/>
    <w:rsid w:val="00A50CEC"/>
    <w:rsid w:val="00A54128"/>
    <w:rsid w:val="00A56BFF"/>
    <w:rsid w:val="00A57113"/>
    <w:rsid w:val="00A578A7"/>
    <w:rsid w:val="00A62128"/>
    <w:rsid w:val="00A64548"/>
    <w:rsid w:val="00A6763C"/>
    <w:rsid w:val="00A71726"/>
    <w:rsid w:val="00A7222A"/>
    <w:rsid w:val="00A73C15"/>
    <w:rsid w:val="00A74399"/>
    <w:rsid w:val="00A76241"/>
    <w:rsid w:val="00A763E5"/>
    <w:rsid w:val="00A81D6C"/>
    <w:rsid w:val="00A81FBE"/>
    <w:rsid w:val="00A86894"/>
    <w:rsid w:val="00A86EF8"/>
    <w:rsid w:val="00A939D4"/>
    <w:rsid w:val="00A95BDC"/>
    <w:rsid w:val="00A97ABA"/>
    <w:rsid w:val="00A97D82"/>
    <w:rsid w:val="00AA26A7"/>
    <w:rsid w:val="00AB08AA"/>
    <w:rsid w:val="00AC455E"/>
    <w:rsid w:val="00AC6C3A"/>
    <w:rsid w:val="00AC6D52"/>
    <w:rsid w:val="00AC71ED"/>
    <w:rsid w:val="00AD0A50"/>
    <w:rsid w:val="00AD10A0"/>
    <w:rsid w:val="00AD21FD"/>
    <w:rsid w:val="00AD30FA"/>
    <w:rsid w:val="00AD3904"/>
    <w:rsid w:val="00AD55B4"/>
    <w:rsid w:val="00AD670F"/>
    <w:rsid w:val="00AE0437"/>
    <w:rsid w:val="00AE76A4"/>
    <w:rsid w:val="00AE77EB"/>
    <w:rsid w:val="00AE7A0D"/>
    <w:rsid w:val="00AF48C5"/>
    <w:rsid w:val="00B011D2"/>
    <w:rsid w:val="00B02E71"/>
    <w:rsid w:val="00B059A7"/>
    <w:rsid w:val="00B10491"/>
    <w:rsid w:val="00B120A5"/>
    <w:rsid w:val="00B203EC"/>
    <w:rsid w:val="00B22382"/>
    <w:rsid w:val="00B231AD"/>
    <w:rsid w:val="00B30169"/>
    <w:rsid w:val="00B30C99"/>
    <w:rsid w:val="00B3131C"/>
    <w:rsid w:val="00B422F1"/>
    <w:rsid w:val="00B435D8"/>
    <w:rsid w:val="00B43D3A"/>
    <w:rsid w:val="00B4475F"/>
    <w:rsid w:val="00B4732E"/>
    <w:rsid w:val="00B500A3"/>
    <w:rsid w:val="00B511C2"/>
    <w:rsid w:val="00B54CE7"/>
    <w:rsid w:val="00B5666A"/>
    <w:rsid w:val="00B57238"/>
    <w:rsid w:val="00B57506"/>
    <w:rsid w:val="00B61F3A"/>
    <w:rsid w:val="00B67A26"/>
    <w:rsid w:val="00B67AB8"/>
    <w:rsid w:val="00B70C08"/>
    <w:rsid w:val="00B70C94"/>
    <w:rsid w:val="00B732CF"/>
    <w:rsid w:val="00B7392F"/>
    <w:rsid w:val="00B81916"/>
    <w:rsid w:val="00B83028"/>
    <w:rsid w:val="00B83A23"/>
    <w:rsid w:val="00B851AF"/>
    <w:rsid w:val="00B87D69"/>
    <w:rsid w:val="00B9163C"/>
    <w:rsid w:val="00B92013"/>
    <w:rsid w:val="00B936C1"/>
    <w:rsid w:val="00BA4749"/>
    <w:rsid w:val="00BA47B9"/>
    <w:rsid w:val="00BA4ECE"/>
    <w:rsid w:val="00BB1A4F"/>
    <w:rsid w:val="00BC025F"/>
    <w:rsid w:val="00BC4B96"/>
    <w:rsid w:val="00BC6A5D"/>
    <w:rsid w:val="00BD3AA1"/>
    <w:rsid w:val="00BE1732"/>
    <w:rsid w:val="00BE17C0"/>
    <w:rsid w:val="00BE3E2B"/>
    <w:rsid w:val="00C000CC"/>
    <w:rsid w:val="00C028D2"/>
    <w:rsid w:val="00C1040A"/>
    <w:rsid w:val="00C10D54"/>
    <w:rsid w:val="00C174D4"/>
    <w:rsid w:val="00C203A4"/>
    <w:rsid w:val="00C20AB1"/>
    <w:rsid w:val="00C214A7"/>
    <w:rsid w:val="00C235FA"/>
    <w:rsid w:val="00C26BD5"/>
    <w:rsid w:val="00C3060A"/>
    <w:rsid w:val="00C31314"/>
    <w:rsid w:val="00C3261F"/>
    <w:rsid w:val="00C33AFC"/>
    <w:rsid w:val="00C36DFA"/>
    <w:rsid w:val="00C36E52"/>
    <w:rsid w:val="00C431E2"/>
    <w:rsid w:val="00C4430B"/>
    <w:rsid w:val="00C4578F"/>
    <w:rsid w:val="00C46FD7"/>
    <w:rsid w:val="00C516C6"/>
    <w:rsid w:val="00C52C3F"/>
    <w:rsid w:val="00C52FAA"/>
    <w:rsid w:val="00C53B6F"/>
    <w:rsid w:val="00C54512"/>
    <w:rsid w:val="00C55230"/>
    <w:rsid w:val="00C613A5"/>
    <w:rsid w:val="00C61AA6"/>
    <w:rsid w:val="00C624BA"/>
    <w:rsid w:val="00C639A8"/>
    <w:rsid w:val="00C63EC7"/>
    <w:rsid w:val="00C65150"/>
    <w:rsid w:val="00C65C11"/>
    <w:rsid w:val="00C671E8"/>
    <w:rsid w:val="00C711A9"/>
    <w:rsid w:val="00C722EF"/>
    <w:rsid w:val="00C7436C"/>
    <w:rsid w:val="00C773A9"/>
    <w:rsid w:val="00C77453"/>
    <w:rsid w:val="00C802B1"/>
    <w:rsid w:val="00C803DC"/>
    <w:rsid w:val="00C83709"/>
    <w:rsid w:val="00C84DB7"/>
    <w:rsid w:val="00C86032"/>
    <w:rsid w:val="00C90866"/>
    <w:rsid w:val="00C94B04"/>
    <w:rsid w:val="00C967BF"/>
    <w:rsid w:val="00CA6D64"/>
    <w:rsid w:val="00CA7F2D"/>
    <w:rsid w:val="00CB3797"/>
    <w:rsid w:val="00CB3E29"/>
    <w:rsid w:val="00CD0B5D"/>
    <w:rsid w:val="00CD12BE"/>
    <w:rsid w:val="00CD4531"/>
    <w:rsid w:val="00CE0628"/>
    <w:rsid w:val="00CE183F"/>
    <w:rsid w:val="00CE32E5"/>
    <w:rsid w:val="00CE7ECF"/>
    <w:rsid w:val="00CF170E"/>
    <w:rsid w:val="00CF17B5"/>
    <w:rsid w:val="00CF2888"/>
    <w:rsid w:val="00CF64E7"/>
    <w:rsid w:val="00D0045F"/>
    <w:rsid w:val="00D051D2"/>
    <w:rsid w:val="00D077FF"/>
    <w:rsid w:val="00D10D04"/>
    <w:rsid w:val="00D111C7"/>
    <w:rsid w:val="00D11763"/>
    <w:rsid w:val="00D11F6D"/>
    <w:rsid w:val="00D128E5"/>
    <w:rsid w:val="00D1751D"/>
    <w:rsid w:val="00D206A8"/>
    <w:rsid w:val="00D2288C"/>
    <w:rsid w:val="00D23162"/>
    <w:rsid w:val="00D27305"/>
    <w:rsid w:val="00D32140"/>
    <w:rsid w:val="00D33054"/>
    <w:rsid w:val="00D3312E"/>
    <w:rsid w:val="00D3374E"/>
    <w:rsid w:val="00D35372"/>
    <w:rsid w:val="00D414F3"/>
    <w:rsid w:val="00D4223F"/>
    <w:rsid w:val="00D42AF5"/>
    <w:rsid w:val="00D4440F"/>
    <w:rsid w:val="00D505CE"/>
    <w:rsid w:val="00D52A1A"/>
    <w:rsid w:val="00D550D5"/>
    <w:rsid w:val="00D55786"/>
    <w:rsid w:val="00D55F13"/>
    <w:rsid w:val="00D649AB"/>
    <w:rsid w:val="00D66E69"/>
    <w:rsid w:val="00D67E88"/>
    <w:rsid w:val="00D71C17"/>
    <w:rsid w:val="00D77E23"/>
    <w:rsid w:val="00D81AD9"/>
    <w:rsid w:val="00D848E6"/>
    <w:rsid w:val="00D84FE7"/>
    <w:rsid w:val="00D85C8A"/>
    <w:rsid w:val="00D860FE"/>
    <w:rsid w:val="00D86749"/>
    <w:rsid w:val="00D86F42"/>
    <w:rsid w:val="00D87203"/>
    <w:rsid w:val="00D9303B"/>
    <w:rsid w:val="00DA2FA7"/>
    <w:rsid w:val="00DB5AC1"/>
    <w:rsid w:val="00DC2475"/>
    <w:rsid w:val="00DC5030"/>
    <w:rsid w:val="00DC631D"/>
    <w:rsid w:val="00DD0322"/>
    <w:rsid w:val="00DD15AC"/>
    <w:rsid w:val="00DD258D"/>
    <w:rsid w:val="00DD4C59"/>
    <w:rsid w:val="00DD5B28"/>
    <w:rsid w:val="00DD7BC3"/>
    <w:rsid w:val="00DE1E88"/>
    <w:rsid w:val="00DE4714"/>
    <w:rsid w:val="00DE539D"/>
    <w:rsid w:val="00DE5B79"/>
    <w:rsid w:val="00DF1CBC"/>
    <w:rsid w:val="00DF28A0"/>
    <w:rsid w:val="00DF2F7D"/>
    <w:rsid w:val="00DF3BC6"/>
    <w:rsid w:val="00E039BC"/>
    <w:rsid w:val="00E112DA"/>
    <w:rsid w:val="00E13738"/>
    <w:rsid w:val="00E15F48"/>
    <w:rsid w:val="00E174C5"/>
    <w:rsid w:val="00E2733E"/>
    <w:rsid w:val="00E3021F"/>
    <w:rsid w:val="00E31EAD"/>
    <w:rsid w:val="00E425D7"/>
    <w:rsid w:val="00E430A9"/>
    <w:rsid w:val="00E5196B"/>
    <w:rsid w:val="00E535D0"/>
    <w:rsid w:val="00E5398E"/>
    <w:rsid w:val="00E54141"/>
    <w:rsid w:val="00E55565"/>
    <w:rsid w:val="00E60720"/>
    <w:rsid w:val="00E61062"/>
    <w:rsid w:val="00E636D1"/>
    <w:rsid w:val="00E651AF"/>
    <w:rsid w:val="00E66ED5"/>
    <w:rsid w:val="00E732D1"/>
    <w:rsid w:val="00E74250"/>
    <w:rsid w:val="00E75C4A"/>
    <w:rsid w:val="00E8387A"/>
    <w:rsid w:val="00E86346"/>
    <w:rsid w:val="00E90E46"/>
    <w:rsid w:val="00E93B48"/>
    <w:rsid w:val="00E93C8B"/>
    <w:rsid w:val="00E96C2E"/>
    <w:rsid w:val="00E978A8"/>
    <w:rsid w:val="00EA3399"/>
    <w:rsid w:val="00EA41CE"/>
    <w:rsid w:val="00EB236B"/>
    <w:rsid w:val="00EC329A"/>
    <w:rsid w:val="00EC367E"/>
    <w:rsid w:val="00EC4DFA"/>
    <w:rsid w:val="00EC72C6"/>
    <w:rsid w:val="00ED0480"/>
    <w:rsid w:val="00ED1039"/>
    <w:rsid w:val="00ED3A08"/>
    <w:rsid w:val="00ED6257"/>
    <w:rsid w:val="00ED7441"/>
    <w:rsid w:val="00EE015C"/>
    <w:rsid w:val="00EE1588"/>
    <w:rsid w:val="00EF0550"/>
    <w:rsid w:val="00EF1046"/>
    <w:rsid w:val="00F0166A"/>
    <w:rsid w:val="00F06C9E"/>
    <w:rsid w:val="00F1155D"/>
    <w:rsid w:val="00F117F0"/>
    <w:rsid w:val="00F209B7"/>
    <w:rsid w:val="00F2220F"/>
    <w:rsid w:val="00F23E77"/>
    <w:rsid w:val="00F305CE"/>
    <w:rsid w:val="00F311C4"/>
    <w:rsid w:val="00F31B07"/>
    <w:rsid w:val="00F321DA"/>
    <w:rsid w:val="00F35526"/>
    <w:rsid w:val="00F429F3"/>
    <w:rsid w:val="00F52F37"/>
    <w:rsid w:val="00F60266"/>
    <w:rsid w:val="00F6100B"/>
    <w:rsid w:val="00F61492"/>
    <w:rsid w:val="00F759EF"/>
    <w:rsid w:val="00F77CFB"/>
    <w:rsid w:val="00F87216"/>
    <w:rsid w:val="00F87A31"/>
    <w:rsid w:val="00F90BD9"/>
    <w:rsid w:val="00F9274E"/>
    <w:rsid w:val="00F92903"/>
    <w:rsid w:val="00F944C9"/>
    <w:rsid w:val="00F95F53"/>
    <w:rsid w:val="00FA01D5"/>
    <w:rsid w:val="00FA099A"/>
    <w:rsid w:val="00FA7CB0"/>
    <w:rsid w:val="00FB09F5"/>
    <w:rsid w:val="00FB12E4"/>
    <w:rsid w:val="00FB1906"/>
    <w:rsid w:val="00FB253F"/>
    <w:rsid w:val="00FB2ADE"/>
    <w:rsid w:val="00FB334B"/>
    <w:rsid w:val="00FB5DE0"/>
    <w:rsid w:val="00FB76AC"/>
    <w:rsid w:val="00FB79A8"/>
    <w:rsid w:val="00FC1874"/>
    <w:rsid w:val="00FC2DB1"/>
    <w:rsid w:val="00FD4B7B"/>
    <w:rsid w:val="00FE0940"/>
    <w:rsid w:val="00FE0E23"/>
    <w:rsid w:val="00FE2BD4"/>
    <w:rsid w:val="00FE3EF7"/>
    <w:rsid w:val="00FE4A53"/>
    <w:rsid w:val="00FE558A"/>
    <w:rsid w:val="00FE6EC5"/>
    <w:rsid w:val="00FF4CC4"/>
    <w:rsid w:val="00FF54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7B643"/>
  <w15:chartTrackingRefBased/>
  <w15:docId w15:val="{5FBA55ED-121F-4E07-A1FD-AF98FB48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1144B"/>
    <w:pPr>
      <w:spacing w:after="60"/>
      <w:ind w:firstLine="180"/>
      <w:jc w:val="both"/>
    </w:pPr>
    <w:rPr>
      <w:rFonts w:ascii="Arial" w:eastAsia="Times New Roman" w:hAnsi="Arial" w:cs="Arial"/>
      <w:kern w:val="21"/>
      <w:lang w:eastAsia="en-US"/>
    </w:rPr>
  </w:style>
  <w:style w:type="paragraph" w:styleId="berschrift1">
    <w:name w:val="heading 1"/>
    <w:basedOn w:val="TAMainText"/>
    <w:next w:val="Standard"/>
    <w:link w:val="berschrift1Zchn"/>
    <w:qFormat/>
    <w:rsid w:val="0071144B"/>
    <w:pPr>
      <w:spacing w:before="240"/>
      <w:outlineLvl w:val="0"/>
    </w:pPr>
    <w:rPr>
      <w:b/>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71144B"/>
    <w:rPr>
      <w:rFonts w:ascii="Arial" w:eastAsia="Times New Roman" w:hAnsi="Arial" w:cs="Arial"/>
      <w:b/>
      <w:kern w:val="21"/>
      <w:sz w:val="20"/>
      <w:szCs w:val="20"/>
    </w:rPr>
  </w:style>
  <w:style w:type="paragraph" w:styleId="Kopfzeile">
    <w:name w:val="header"/>
    <w:basedOn w:val="Standard"/>
    <w:link w:val="KopfzeileZchn"/>
    <w:uiPriority w:val="99"/>
    <w:rsid w:val="0071144B"/>
    <w:pPr>
      <w:tabs>
        <w:tab w:val="center" w:pos="4536"/>
        <w:tab w:val="right" w:pos="9072"/>
      </w:tabs>
    </w:pPr>
  </w:style>
  <w:style w:type="character" w:customStyle="1" w:styleId="KopfzeileZchn">
    <w:name w:val="Kopfzeile Zchn"/>
    <w:link w:val="Kopfzeile"/>
    <w:uiPriority w:val="99"/>
    <w:rsid w:val="0071144B"/>
    <w:rPr>
      <w:rFonts w:ascii="Arial" w:eastAsia="Times New Roman" w:hAnsi="Arial" w:cs="Arial"/>
      <w:kern w:val="21"/>
      <w:sz w:val="20"/>
      <w:szCs w:val="20"/>
    </w:rPr>
  </w:style>
  <w:style w:type="character" w:styleId="Seitenzahl">
    <w:name w:val="page number"/>
    <w:basedOn w:val="Absatz-Standardschriftart"/>
    <w:rsid w:val="0071144B"/>
  </w:style>
  <w:style w:type="paragraph" w:styleId="Listenabsatz">
    <w:name w:val="List Paragraph"/>
    <w:basedOn w:val="Standard"/>
    <w:uiPriority w:val="34"/>
    <w:qFormat/>
    <w:rsid w:val="0071144B"/>
    <w:pPr>
      <w:ind w:left="720"/>
      <w:contextualSpacing/>
    </w:pPr>
  </w:style>
  <w:style w:type="paragraph" w:customStyle="1" w:styleId="TAMainText">
    <w:name w:val="TA_Main_Text"/>
    <w:basedOn w:val="Standard"/>
    <w:autoRedefine/>
    <w:rsid w:val="00F759EF"/>
    <w:pPr>
      <w:ind w:firstLine="181"/>
      <w:jc w:val="left"/>
    </w:pPr>
    <w:rPr>
      <w:sz w:val="18"/>
    </w:rPr>
  </w:style>
  <w:style w:type="paragraph" w:customStyle="1" w:styleId="BDAbstract">
    <w:name w:val="BD_Abstract"/>
    <w:basedOn w:val="Standard"/>
    <w:next w:val="TAMainText"/>
    <w:link w:val="BDAbstractChar"/>
    <w:autoRedefine/>
    <w:rsid w:val="0071144B"/>
    <w:pPr>
      <w:pBdr>
        <w:top w:val="single" w:sz="4" w:space="1" w:color="auto"/>
        <w:bottom w:val="single" w:sz="4" w:space="1" w:color="auto"/>
      </w:pBdr>
      <w:spacing w:before="100" w:after="600"/>
    </w:pPr>
    <w:rPr>
      <w:rFonts w:ascii="Arno Pro" w:hAnsi="Arno Pro"/>
      <w:sz w:val="18"/>
      <w:lang w:val="en-US"/>
    </w:rPr>
  </w:style>
  <w:style w:type="paragraph" w:customStyle="1" w:styleId="BDAbstractTitle">
    <w:name w:val="BD_Abstract_Title"/>
    <w:basedOn w:val="BDAbstract"/>
    <w:link w:val="BDAbstractTitleChar"/>
    <w:rsid w:val="0071144B"/>
    <w:rPr>
      <w:b/>
    </w:rPr>
  </w:style>
  <w:style w:type="character" w:customStyle="1" w:styleId="BDAbstractChar">
    <w:name w:val="BD_Abstract Char"/>
    <w:link w:val="BDAbstract"/>
    <w:rsid w:val="0071144B"/>
    <w:rPr>
      <w:rFonts w:ascii="Arno Pro" w:eastAsia="Times New Roman" w:hAnsi="Arno Pro" w:cs="Arial"/>
      <w:kern w:val="21"/>
      <w:sz w:val="18"/>
      <w:szCs w:val="20"/>
      <w:lang w:val="en-US"/>
    </w:rPr>
  </w:style>
  <w:style w:type="character" w:customStyle="1" w:styleId="BDAbstractTitleChar">
    <w:name w:val="BD_Abstract_Title Char"/>
    <w:link w:val="BDAbstractTitle"/>
    <w:rsid w:val="0071144B"/>
    <w:rPr>
      <w:rFonts w:ascii="Arno Pro" w:eastAsia="Times New Roman" w:hAnsi="Arno Pro" w:cs="Arial"/>
      <w:b/>
      <w:kern w:val="21"/>
      <w:sz w:val="18"/>
      <w:szCs w:val="20"/>
      <w:lang w:val="en-US"/>
    </w:rPr>
  </w:style>
  <w:style w:type="paragraph" w:styleId="Literaturverzeichnis">
    <w:name w:val="Bibliography"/>
    <w:basedOn w:val="Standard"/>
    <w:next w:val="Standard"/>
    <w:uiPriority w:val="37"/>
    <w:unhideWhenUsed/>
    <w:rsid w:val="0071144B"/>
    <w:pPr>
      <w:spacing w:after="240"/>
      <w:ind w:firstLine="0"/>
    </w:pPr>
  </w:style>
  <w:style w:type="paragraph" w:customStyle="1" w:styleId="Erstautor">
    <w:name w:val="Erstautor"/>
    <w:basedOn w:val="Standard"/>
    <w:link w:val="ErstautorZchn"/>
    <w:qFormat/>
    <w:rsid w:val="0071144B"/>
    <w:pPr>
      <w:spacing w:after="180"/>
      <w:jc w:val="left"/>
    </w:pPr>
    <w:rPr>
      <w:rFonts w:ascii="Arno Pro" w:hAnsi="Arno Pro"/>
      <w:kern w:val="26"/>
    </w:rPr>
  </w:style>
  <w:style w:type="paragraph" w:styleId="Titel">
    <w:name w:val="Title"/>
    <w:basedOn w:val="Standard"/>
    <w:next w:val="Standard"/>
    <w:link w:val="TitelZchn"/>
    <w:qFormat/>
    <w:rsid w:val="0071144B"/>
    <w:pPr>
      <w:spacing w:before="240" w:after="180"/>
    </w:pPr>
    <w:rPr>
      <w:rFonts w:ascii="Myriad Pro Light" w:hAnsi="Myriad Pro Light"/>
      <w:b/>
      <w:i/>
      <w:kern w:val="36"/>
      <w:sz w:val="34"/>
    </w:rPr>
  </w:style>
  <w:style w:type="character" w:customStyle="1" w:styleId="TitelZchn">
    <w:name w:val="Titel Zchn"/>
    <w:link w:val="Titel"/>
    <w:rsid w:val="0071144B"/>
    <w:rPr>
      <w:rFonts w:ascii="Myriad Pro Light" w:eastAsia="Times New Roman" w:hAnsi="Myriad Pro Light" w:cs="Arial"/>
      <w:b/>
      <w:i/>
      <w:kern w:val="36"/>
      <w:sz w:val="34"/>
      <w:szCs w:val="20"/>
    </w:rPr>
  </w:style>
  <w:style w:type="character" w:customStyle="1" w:styleId="ErstautorZchn">
    <w:name w:val="Erstautor Zchn"/>
    <w:link w:val="Erstautor"/>
    <w:rsid w:val="0071144B"/>
    <w:rPr>
      <w:rFonts w:ascii="Arno Pro" w:eastAsia="Times New Roman" w:hAnsi="Arno Pro" w:cs="Arial"/>
      <w:kern w:val="26"/>
      <w:sz w:val="20"/>
      <w:szCs w:val="20"/>
    </w:rPr>
  </w:style>
  <w:style w:type="paragraph" w:customStyle="1" w:styleId="affiliations">
    <w:name w:val="affiliations"/>
    <w:basedOn w:val="Standard"/>
    <w:link w:val="affiliationsZchn"/>
    <w:qFormat/>
    <w:rsid w:val="0071144B"/>
    <w:pPr>
      <w:ind w:firstLine="0"/>
      <w:jc w:val="left"/>
    </w:pPr>
    <w:rPr>
      <w:rFonts w:ascii="Arno Pro" w:hAnsi="Arno Pro"/>
      <w:kern w:val="22"/>
      <w:vertAlign w:val="superscript"/>
      <w:lang w:val="en-US"/>
    </w:rPr>
  </w:style>
  <w:style w:type="character" w:customStyle="1" w:styleId="affiliationsZchn">
    <w:name w:val="affiliations Zchn"/>
    <w:link w:val="affiliations"/>
    <w:rsid w:val="0071144B"/>
    <w:rPr>
      <w:rFonts w:ascii="Arno Pro" w:eastAsia="Times New Roman" w:hAnsi="Arno Pro" w:cs="Arial"/>
      <w:kern w:val="22"/>
      <w:sz w:val="20"/>
      <w:szCs w:val="20"/>
      <w:vertAlign w:val="superscript"/>
      <w:lang w:val="en-US"/>
    </w:rPr>
  </w:style>
  <w:style w:type="paragraph" w:styleId="Sprechblasentext">
    <w:name w:val="Balloon Text"/>
    <w:basedOn w:val="Standard"/>
    <w:link w:val="SprechblasentextZchn"/>
    <w:uiPriority w:val="99"/>
    <w:semiHidden/>
    <w:unhideWhenUsed/>
    <w:rsid w:val="0071144B"/>
    <w:pPr>
      <w:spacing w:after="0"/>
    </w:pPr>
    <w:rPr>
      <w:rFonts w:ascii="Tahoma" w:hAnsi="Tahoma" w:cs="Tahoma"/>
      <w:sz w:val="16"/>
      <w:szCs w:val="16"/>
    </w:rPr>
  </w:style>
  <w:style w:type="character" w:customStyle="1" w:styleId="SprechblasentextZchn">
    <w:name w:val="Sprechblasentext Zchn"/>
    <w:link w:val="Sprechblasentext"/>
    <w:uiPriority w:val="99"/>
    <w:semiHidden/>
    <w:rsid w:val="0071144B"/>
    <w:rPr>
      <w:rFonts w:ascii="Tahoma" w:eastAsia="Times New Roman" w:hAnsi="Tahoma" w:cs="Tahoma"/>
      <w:kern w:val="21"/>
      <w:sz w:val="16"/>
      <w:szCs w:val="16"/>
    </w:rPr>
  </w:style>
  <w:style w:type="paragraph" w:customStyle="1" w:styleId="Einrichtung">
    <w:name w:val="Einrichtung"/>
    <w:basedOn w:val="Standard"/>
    <w:semiHidden/>
    <w:rsid w:val="0071144B"/>
    <w:pPr>
      <w:spacing w:before="240" w:after="40"/>
      <w:ind w:firstLine="284"/>
      <w:jc w:val="center"/>
    </w:pPr>
  </w:style>
  <w:style w:type="paragraph" w:styleId="Fuzeile">
    <w:name w:val="footer"/>
    <w:basedOn w:val="Standard"/>
    <w:link w:val="FuzeileZchn"/>
    <w:uiPriority w:val="99"/>
    <w:unhideWhenUsed/>
    <w:rsid w:val="0071144B"/>
    <w:pPr>
      <w:tabs>
        <w:tab w:val="center" w:pos="4320"/>
        <w:tab w:val="right" w:pos="8640"/>
      </w:tabs>
      <w:spacing w:after="200" w:line="276" w:lineRule="auto"/>
      <w:ind w:firstLine="0"/>
      <w:jc w:val="left"/>
    </w:pPr>
    <w:rPr>
      <w:rFonts w:ascii="Calibri" w:hAnsi="Calibri" w:cs="Times New Roman"/>
      <w:kern w:val="0"/>
      <w:sz w:val="22"/>
      <w:szCs w:val="22"/>
    </w:rPr>
  </w:style>
  <w:style w:type="character" w:customStyle="1" w:styleId="FuzeileZchn">
    <w:name w:val="Fußzeile Zchn"/>
    <w:link w:val="Fuzeile"/>
    <w:uiPriority w:val="99"/>
    <w:rsid w:val="0071144B"/>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08217">
      <w:bodyDiv w:val="1"/>
      <w:marLeft w:val="0"/>
      <w:marRight w:val="0"/>
      <w:marTop w:val="0"/>
      <w:marBottom w:val="0"/>
      <w:divBdr>
        <w:top w:val="none" w:sz="0" w:space="0" w:color="auto"/>
        <w:left w:val="none" w:sz="0" w:space="0" w:color="auto"/>
        <w:bottom w:val="none" w:sz="0" w:space="0" w:color="auto"/>
        <w:right w:val="none" w:sz="0" w:space="0" w:color="auto"/>
      </w:divBdr>
      <w:divsChild>
        <w:div w:id="839585703">
          <w:marLeft w:val="0"/>
          <w:marRight w:val="0"/>
          <w:marTop w:val="0"/>
          <w:marBottom w:val="0"/>
          <w:divBdr>
            <w:top w:val="none" w:sz="0" w:space="0" w:color="auto"/>
            <w:left w:val="none" w:sz="0" w:space="0" w:color="auto"/>
            <w:bottom w:val="none" w:sz="0" w:space="0" w:color="auto"/>
            <w:right w:val="none" w:sz="0" w:space="0" w:color="auto"/>
          </w:divBdr>
        </w:div>
        <w:div w:id="76639418">
          <w:marLeft w:val="0"/>
          <w:marRight w:val="0"/>
          <w:marTop w:val="0"/>
          <w:marBottom w:val="0"/>
          <w:divBdr>
            <w:top w:val="none" w:sz="0" w:space="0" w:color="auto"/>
            <w:left w:val="none" w:sz="0" w:space="0" w:color="auto"/>
            <w:bottom w:val="none" w:sz="0" w:space="0" w:color="auto"/>
            <w:right w:val="none" w:sz="0" w:space="0" w:color="auto"/>
          </w:divBdr>
        </w:div>
        <w:div w:id="934903803">
          <w:marLeft w:val="0"/>
          <w:marRight w:val="0"/>
          <w:marTop w:val="0"/>
          <w:marBottom w:val="0"/>
          <w:divBdr>
            <w:top w:val="none" w:sz="0" w:space="0" w:color="auto"/>
            <w:left w:val="none" w:sz="0" w:space="0" w:color="auto"/>
            <w:bottom w:val="none" w:sz="0" w:space="0" w:color="auto"/>
            <w:right w:val="none" w:sz="0" w:space="0" w:color="auto"/>
          </w:divBdr>
        </w:div>
        <w:div w:id="1813987317">
          <w:marLeft w:val="0"/>
          <w:marRight w:val="0"/>
          <w:marTop w:val="0"/>
          <w:marBottom w:val="0"/>
          <w:divBdr>
            <w:top w:val="none" w:sz="0" w:space="0" w:color="auto"/>
            <w:left w:val="none" w:sz="0" w:space="0" w:color="auto"/>
            <w:bottom w:val="none" w:sz="0" w:space="0" w:color="auto"/>
            <w:right w:val="none" w:sz="0" w:space="0" w:color="auto"/>
          </w:divBdr>
        </w:div>
        <w:div w:id="868682684">
          <w:marLeft w:val="0"/>
          <w:marRight w:val="0"/>
          <w:marTop w:val="0"/>
          <w:marBottom w:val="0"/>
          <w:divBdr>
            <w:top w:val="none" w:sz="0" w:space="0" w:color="auto"/>
            <w:left w:val="none" w:sz="0" w:space="0" w:color="auto"/>
            <w:bottom w:val="none" w:sz="0" w:space="0" w:color="auto"/>
            <w:right w:val="none" w:sz="0" w:space="0" w:color="auto"/>
          </w:divBdr>
        </w:div>
        <w:div w:id="833371697">
          <w:marLeft w:val="0"/>
          <w:marRight w:val="0"/>
          <w:marTop w:val="0"/>
          <w:marBottom w:val="0"/>
          <w:divBdr>
            <w:top w:val="none" w:sz="0" w:space="0" w:color="auto"/>
            <w:left w:val="none" w:sz="0" w:space="0" w:color="auto"/>
            <w:bottom w:val="none" w:sz="0" w:space="0" w:color="auto"/>
            <w:right w:val="none" w:sz="0" w:space="0" w:color="auto"/>
          </w:divBdr>
        </w:div>
        <w:div w:id="1932077969">
          <w:marLeft w:val="0"/>
          <w:marRight w:val="0"/>
          <w:marTop w:val="0"/>
          <w:marBottom w:val="0"/>
          <w:divBdr>
            <w:top w:val="none" w:sz="0" w:space="0" w:color="auto"/>
            <w:left w:val="none" w:sz="0" w:space="0" w:color="auto"/>
            <w:bottom w:val="none" w:sz="0" w:space="0" w:color="auto"/>
            <w:right w:val="none" w:sz="0" w:space="0" w:color="auto"/>
          </w:divBdr>
        </w:div>
        <w:div w:id="1791243531">
          <w:marLeft w:val="0"/>
          <w:marRight w:val="0"/>
          <w:marTop w:val="0"/>
          <w:marBottom w:val="0"/>
          <w:divBdr>
            <w:top w:val="none" w:sz="0" w:space="0" w:color="auto"/>
            <w:left w:val="none" w:sz="0" w:space="0" w:color="auto"/>
            <w:bottom w:val="none" w:sz="0" w:space="0" w:color="auto"/>
            <w:right w:val="none" w:sz="0" w:space="0" w:color="auto"/>
          </w:divBdr>
        </w:div>
        <w:div w:id="2082633817">
          <w:marLeft w:val="0"/>
          <w:marRight w:val="0"/>
          <w:marTop w:val="0"/>
          <w:marBottom w:val="0"/>
          <w:divBdr>
            <w:top w:val="none" w:sz="0" w:space="0" w:color="auto"/>
            <w:left w:val="none" w:sz="0" w:space="0" w:color="auto"/>
            <w:bottom w:val="none" w:sz="0" w:space="0" w:color="auto"/>
            <w:right w:val="none" w:sz="0" w:space="0" w:color="auto"/>
          </w:divBdr>
        </w:div>
        <w:div w:id="291131655">
          <w:marLeft w:val="0"/>
          <w:marRight w:val="0"/>
          <w:marTop w:val="0"/>
          <w:marBottom w:val="0"/>
          <w:divBdr>
            <w:top w:val="none" w:sz="0" w:space="0" w:color="auto"/>
            <w:left w:val="none" w:sz="0" w:space="0" w:color="auto"/>
            <w:bottom w:val="none" w:sz="0" w:space="0" w:color="auto"/>
            <w:right w:val="none" w:sz="0" w:space="0" w:color="auto"/>
          </w:divBdr>
        </w:div>
        <w:div w:id="686642171">
          <w:marLeft w:val="0"/>
          <w:marRight w:val="0"/>
          <w:marTop w:val="0"/>
          <w:marBottom w:val="0"/>
          <w:divBdr>
            <w:top w:val="none" w:sz="0" w:space="0" w:color="auto"/>
            <w:left w:val="none" w:sz="0" w:space="0" w:color="auto"/>
            <w:bottom w:val="none" w:sz="0" w:space="0" w:color="auto"/>
            <w:right w:val="none" w:sz="0" w:space="0" w:color="auto"/>
          </w:divBdr>
        </w:div>
        <w:div w:id="1864901176">
          <w:marLeft w:val="0"/>
          <w:marRight w:val="0"/>
          <w:marTop w:val="0"/>
          <w:marBottom w:val="0"/>
          <w:divBdr>
            <w:top w:val="none" w:sz="0" w:space="0" w:color="auto"/>
            <w:left w:val="none" w:sz="0" w:space="0" w:color="auto"/>
            <w:bottom w:val="none" w:sz="0" w:space="0" w:color="auto"/>
            <w:right w:val="none" w:sz="0" w:space="0" w:color="auto"/>
          </w:divBdr>
        </w:div>
        <w:div w:id="1125083681">
          <w:marLeft w:val="0"/>
          <w:marRight w:val="0"/>
          <w:marTop w:val="0"/>
          <w:marBottom w:val="0"/>
          <w:divBdr>
            <w:top w:val="none" w:sz="0" w:space="0" w:color="auto"/>
            <w:left w:val="none" w:sz="0" w:space="0" w:color="auto"/>
            <w:bottom w:val="none" w:sz="0" w:space="0" w:color="auto"/>
            <w:right w:val="none" w:sz="0" w:space="0" w:color="auto"/>
          </w:divBdr>
        </w:div>
        <w:div w:id="449401015">
          <w:marLeft w:val="0"/>
          <w:marRight w:val="0"/>
          <w:marTop w:val="0"/>
          <w:marBottom w:val="0"/>
          <w:divBdr>
            <w:top w:val="none" w:sz="0" w:space="0" w:color="auto"/>
            <w:left w:val="none" w:sz="0" w:space="0" w:color="auto"/>
            <w:bottom w:val="none" w:sz="0" w:space="0" w:color="auto"/>
            <w:right w:val="none" w:sz="0" w:space="0" w:color="auto"/>
          </w:divBdr>
        </w:div>
        <w:div w:id="167142699">
          <w:marLeft w:val="0"/>
          <w:marRight w:val="0"/>
          <w:marTop w:val="0"/>
          <w:marBottom w:val="0"/>
          <w:divBdr>
            <w:top w:val="none" w:sz="0" w:space="0" w:color="auto"/>
            <w:left w:val="none" w:sz="0" w:space="0" w:color="auto"/>
            <w:bottom w:val="none" w:sz="0" w:space="0" w:color="auto"/>
            <w:right w:val="none" w:sz="0" w:space="0" w:color="auto"/>
          </w:divBdr>
        </w:div>
        <w:div w:id="1312756331">
          <w:marLeft w:val="0"/>
          <w:marRight w:val="0"/>
          <w:marTop w:val="0"/>
          <w:marBottom w:val="0"/>
          <w:divBdr>
            <w:top w:val="none" w:sz="0" w:space="0" w:color="auto"/>
            <w:left w:val="none" w:sz="0" w:space="0" w:color="auto"/>
            <w:bottom w:val="none" w:sz="0" w:space="0" w:color="auto"/>
            <w:right w:val="none" w:sz="0" w:space="0" w:color="auto"/>
          </w:divBdr>
        </w:div>
        <w:div w:id="309404495">
          <w:marLeft w:val="0"/>
          <w:marRight w:val="0"/>
          <w:marTop w:val="0"/>
          <w:marBottom w:val="0"/>
          <w:divBdr>
            <w:top w:val="none" w:sz="0" w:space="0" w:color="auto"/>
            <w:left w:val="none" w:sz="0" w:space="0" w:color="auto"/>
            <w:bottom w:val="none" w:sz="0" w:space="0" w:color="auto"/>
            <w:right w:val="none" w:sz="0" w:space="0" w:color="auto"/>
          </w:divBdr>
        </w:div>
        <w:div w:id="236936073">
          <w:marLeft w:val="0"/>
          <w:marRight w:val="0"/>
          <w:marTop w:val="0"/>
          <w:marBottom w:val="0"/>
          <w:divBdr>
            <w:top w:val="none" w:sz="0" w:space="0" w:color="auto"/>
            <w:left w:val="none" w:sz="0" w:space="0" w:color="auto"/>
            <w:bottom w:val="none" w:sz="0" w:space="0" w:color="auto"/>
            <w:right w:val="none" w:sz="0" w:space="0" w:color="auto"/>
          </w:divBdr>
        </w:div>
        <w:div w:id="988943441">
          <w:marLeft w:val="0"/>
          <w:marRight w:val="0"/>
          <w:marTop w:val="0"/>
          <w:marBottom w:val="0"/>
          <w:divBdr>
            <w:top w:val="none" w:sz="0" w:space="0" w:color="auto"/>
            <w:left w:val="none" w:sz="0" w:space="0" w:color="auto"/>
            <w:bottom w:val="none" w:sz="0" w:space="0" w:color="auto"/>
            <w:right w:val="none" w:sz="0" w:space="0" w:color="auto"/>
          </w:divBdr>
        </w:div>
        <w:div w:id="1929845677">
          <w:marLeft w:val="0"/>
          <w:marRight w:val="0"/>
          <w:marTop w:val="0"/>
          <w:marBottom w:val="0"/>
          <w:divBdr>
            <w:top w:val="none" w:sz="0" w:space="0" w:color="auto"/>
            <w:left w:val="none" w:sz="0" w:space="0" w:color="auto"/>
            <w:bottom w:val="none" w:sz="0" w:space="0" w:color="auto"/>
            <w:right w:val="none" w:sz="0" w:space="0" w:color="auto"/>
          </w:divBdr>
        </w:div>
        <w:div w:id="1551845798">
          <w:marLeft w:val="0"/>
          <w:marRight w:val="0"/>
          <w:marTop w:val="0"/>
          <w:marBottom w:val="0"/>
          <w:divBdr>
            <w:top w:val="none" w:sz="0" w:space="0" w:color="auto"/>
            <w:left w:val="none" w:sz="0" w:space="0" w:color="auto"/>
            <w:bottom w:val="none" w:sz="0" w:space="0" w:color="auto"/>
            <w:right w:val="none" w:sz="0" w:space="0" w:color="auto"/>
          </w:divBdr>
        </w:div>
        <w:div w:id="1916164896">
          <w:marLeft w:val="0"/>
          <w:marRight w:val="0"/>
          <w:marTop w:val="0"/>
          <w:marBottom w:val="0"/>
          <w:divBdr>
            <w:top w:val="none" w:sz="0" w:space="0" w:color="auto"/>
            <w:left w:val="none" w:sz="0" w:space="0" w:color="auto"/>
            <w:bottom w:val="none" w:sz="0" w:space="0" w:color="auto"/>
            <w:right w:val="none" w:sz="0" w:space="0" w:color="auto"/>
          </w:divBdr>
        </w:div>
        <w:div w:id="72551975">
          <w:marLeft w:val="0"/>
          <w:marRight w:val="0"/>
          <w:marTop w:val="0"/>
          <w:marBottom w:val="0"/>
          <w:divBdr>
            <w:top w:val="none" w:sz="0" w:space="0" w:color="auto"/>
            <w:left w:val="none" w:sz="0" w:space="0" w:color="auto"/>
            <w:bottom w:val="none" w:sz="0" w:space="0" w:color="auto"/>
            <w:right w:val="none" w:sz="0" w:space="0" w:color="auto"/>
          </w:divBdr>
        </w:div>
        <w:div w:id="127552092">
          <w:marLeft w:val="0"/>
          <w:marRight w:val="0"/>
          <w:marTop w:val="0"/>
          <w:marBottom w:val="0"/>
          <w:divBdr>
            <w:top w:val="none" w:sz="0" w:space="0" w:color="auto"/>
            <w:left w:val="none" w:sz="0" w:space="0" w:color="auto"/>
            <w:bottom w:val="none" w:sz="0" w:space="0" w:color="auto"/>
            <w:right w:val="none" w:sz="0" w:space="0" w:color="auto"/>
          </w:divBdr>
        </w:div>
        <w:div w:id="982003283">
          <w:marLeft w:val="0"/>
          <w:marRight w:val="0"/>
          <w:marTop w:val="0"/>
          <w:marBottom w:val="0"/>
          <w:divBdr>
            <w:top w:val="none" w:sz="0" w:space="0" w:color="auto"/>
            <w:left w:val="none" w:sz="0" w:space="0" w:color="auto"/>
            <w:bottom w:val="none" w:sz="0" w:space="0" w:color="auto"/>
            <w:right w:val="none" w:sz="0" w:space="0" w:color="auto"/>
          </w:divBdr>
        </w:div>
        <w:div w:id="802239430">
          <w:marLeft w:val="0"/>
          <w:marRight w:val="0"/>
          <w:marTop w:val="0"/>
          <w:marBottom w:val="0"/>
          <w:divBdr>
            <w:top w:val="none" w:sz="0" w:space="0" w:color="auto"/>
            <w:left w:val="none" w:sz="0" w:space="0" w:color="auto"/>
            <w:bottom w:val="none" w:sz="0" w:space="0" w:color="auto"/>
            <w:right w:val="none" w:sz="0" w:space="0" w:color="auto"/>
          </w:divBdr>
        </w:div>
        <w:div w:id="946354480">
          <w:marLeft w:val="0"/>
          <w:marRight w:val="0"/>
          <w:marTop w:val="0"/>
          <w:marBottom w:val="0"/>
          <w:divBdr>
            <w:top w:val="none" w:sz="0" w:space="0" w:color="auto"/>
            <w:left w:val="none" w:sz="0" w:space="0" w:color="auto"/>
            <w:bottom w:val="none" w:sz="0" w:space="0" w:color="auto"/>
            <w:right w:val="none" w:sz="0" w:space="0" w:color="auto"/>
          </w:divBdr>
        </w:div>
        <w:div w:id="1921059941">
          <w:marLeft w:val="0"/>
          <w:marRight w:val="0"/>
          <w:marTop w:val="0"/>
          <w:marBottom w:val="0"/>
          <w:divBdr>
            <w:top w:val="none" w:sz="0" w:space="0" w:color="auto"/>
            <w:left w:val="none" w:sz="0" w:space="0" w:color="auto"/>
            <w:bottom w:val="none" w:sz="0" w:space="0" w:color="auto"/>
            <w:right w:val="none" w:sz="0" w:space="0" w:color="auto"/>
          </w:divBdr>
        </w:div>
        <w:div w:id="116411292">
          <w:marLeft w:val="0"/>
          <w:marRight w:val="0"/>
          <w:marTop w:val="0"/>
          <w:marBottom w:val="0"/>
          <w:divBdr>
            <w:top w:val="none" w:sz="0" w:space="0" w:color="auto"/>
            <w:left w:val="none" w:sz="0" w:space="0" w:color="auto"/>
            <w:bottom w:val="none" w:sz="0" w:space="0" w:color="auto"/>
            <w:right w:val="none" w:sz="0" w:space="0" w:color="auto"/>
          </w:divBdr>
        </w:div>
        <w:div w:id="1012682457">
          <w:marLeft w:val="0"/>
          <w:marRight w:val="0"/>
          <w:marTop w:val="0"/>
          <w:marBottom w:val="0"/>
          <w:divBdr>
            <w:top w:val="none" w:sz="0" w:space="0" w:color="auto"/>
            <w:left w:val="none" w:sz="0" w:space="0" w:color="auto"/>
            <w:bottom w:val="none" w:sz="0" w:space="0" w:color="auto"/>
            <w:right w:val="none" w:sz="0" w:space="0" w:color="auto"/>
          </w:divBdr>
        </w:div>
        <w:div w:id="1851749220">
          <w:marLeft w:val="0"/>
          <w:marRight w:val="0"/>
          <w:marTop w:val="0"/>
          <w:marBottom w:val="0"/>
          <w:divBdr>
            <w:top w:val="none" w:sz="0" w:space="0" w:color="auto"/>
            <w:left w:val="none" w:sz="0" w:space="0" w:color="auto"/>
            <w:bottom w:val="none" w:sz="0" w:space="0" w:color="auto"/>
            <w:right w:val="none" w:sz="0" w:space="0" w:color="auto"/>
          </w:divBdr>
        </w:div>
        <w:div w:id="1905097873">
          <w:marLeft w:val="0"/>
          <w:marRight w:val="0"/>
          <w:marTop w:val="0"/>
          <w:marBottom w:val="0"/>
          <w:divBdr>
            <w:top w:val="none" w:sz="0" w:space="0" w:color="auto"/>
            <w:left w:val="none" w:sz="0" w:space="0" w:color="auto"/>
            <w:bottom w:val="none" w:sz="0" w:space="0" w:color="auto"/>
            <w:right w:val="none" w:sz="0" w:space="0" w:color="auto"/>
          </w:divBdr>
        </w:div>
        <w:div w:id="1717074443">
          <w:marLeft w:val="0"/>
          <w:marRight w:val="0"/>
          <w:marTop w:val="0"/>
          <w:marBottom w:val="0"/>
          <w:divBdr>
            <w:top w:val="none" w:sz="0" w:space="0" w:color="auto"/>
            <w:left w:val="none" w:sz="0" w:space="0" w:color="auto"/>
            <w:bottom w:val="none" w:sz="0" w:space="0" w:color="auto"/>
            <w:right w:val="none" w:sz="0" w:space="0" w:color="auto"/>
          </w:divBdr>
        </w:div>
        <w:div w:id="320158888">
          <w:marLeft w:val="0"/>
          <w:marRight w:val="0"/>
          <w:marTop w:val="0"/>
          <w:marBottom w:val="0"/>
          <w:divBdr>
            <w:top w:val="none" w:sz="0" w:space="0" w:color="auto"/>
            <w:left w:val="none" w:sz="0" w:space="0" w:color="auto"/>
            <w:bottom w:val="none" w:sz="0" w:space="0" w:color="auto"/>
            <w:right w:val="none" w:sz="0" w:space="0" w:color="auto"/>
          </w:divBdr>
        </w:div>
      </w:divsChild>
    </w:div>
    <w:div w:id="576597131">
      <w:bodyDiv w:val="1"/>
      <w:marLeft w:val="0"/>
      <w:marRight w:val="0"/>
      <w:marTop w:val="0"/>
      <w:marBottom w:val="0"/>
      <w:divBdr>
        <w:top w:val="none" w:sz="0" w:space="0" w:color="auto"/>
        <w:left w:val="none" w:sz="0" w:space="0" w:color="auto"/>
        <w:bottom w:val="none" w:sz="0" w:space="0" w:color="auto"/>
        <w:right w:val="none" w:sz="0" w:space="0" w:color="auto"/>
      </w:divBdr>
    </w:div>
    <w:div w:id="588193777">
      <w:bodyDiv w:val="1"/>
      <w:marLeft w:val="0"/>
      <w:marRight w:val="0"/>
      <w:marTop w:val="0"/>
      <w:marBottom w:val="0"/>
      <w:divBdr>
        <w:top w:val="none" w:sz="0" w:space="0" w:color="auto"/>
        <w:left w:val="none" w:sz="0" w:space="0" w:color="auto"/>
        <w:bottom w:val="none" w:sz="0" w:space="0" w:color="auto"/>
        <w:right w:val="none" w:sz="0" w:space="0" w:color="auto"/>
      </w:divBdr>
      <w:divsChild>
        <w:div w:id="283271439">
          <w:marLeft w:val="0"/>
          <w:marRight w:val="0"/>
          <w:marTop w:val="0"/>
          <w:marBottom w:val="0"/>
          <w:divBdr>
            <w:top w:val="none" w:sz="0" w:space="0" w:color="auto"/>
            <w:left w:val="none" w:sz="0" w:space="0" w:color="auto"/>
            <w:bottom w:val="none" w:sz="0" w:space="0" w:color="auto"/>
            <w:right w:val="none" w:sz="0" w:space="0" w:color="auto"/>
          </w:divBdr>
        </w:div>
      </w:divsChild>
    </w:div>
    <w:div w:id="1053237131">
      <w:bodyDiv w:val="1"/>
      <w:marLeft w:val="0"/>
      <w:marRight w:val="0"/>
      <w:marTop w:val="0"/>
      <w:marBottom w:val="0"/>
      <w:divBdr>
        <w:top w:val="none" w:sz="0" w:space="0" w:color="auto"/>
        <w:left w:val="none" w:sz="0" w:space="0" w:color="auto"/>
        <w:bottom w:val="none" w:sz="0" w:space="0" w:color="auto"/>
        <w:right w:val="none" w:sz="0" w:space="0" w:color="auto"/>
      </w:divBdr>
      <w:divsChild>
        <w:div w:id="998926452">
          <w:marLeft w:val="0"/>
          <w:marRight w:val="0"/>
          <w:marTop w:val="0"/>
          <w:marBottom w:val="0"/>
          <w:divBdr>
            <w:top w:val="none" w:sz="0" w:space="0" w:color="auto"/>
            <w:left w:val="none" w:sz="0" w:space="0" w:color="auto"/>
            <w:bottom w:val="none" w:sz="0" w:space="0" w:color="auto"/>
            <w:right w:val="none" w:sz="0" w:space="0" w:color="auto"/>
          </w:divBdr>
        </w:div>
      </w:divsChild>
    </w:div>
    <w:div w:id="1376277127">
      <w:bodyDiv w:val="1"/>
      <w:marLeft w:val="0"/>
      <w:marRight w:val="0"/>
      <w:marTop w:val="0"/>
      <w:marBottom w:val="0"/>
      <w:divBdr>
        <w:top w:val="none" w:sz="0" w:space="0" w:color="auto"/>
        <w:left w:val="none" w:sz="0" w:space="0" w:color="auto"/>
        <w:bottom w:val="none" w:sz="0" w:space="0" w:color="auto"/>
        <w:right w:val="none" w:sz="0" w:space="0" w:color="auto"/>
      </w:divBdr>
      <w:divsChild>
        <w:div w:id="585070939">
          <w:marLeft w:val="0"/>
          <w:marRight w:val="0"/>
          <w:marTop w:val="0"/>
          <w:marBottom w:val="0"/>
          <w:divBdr>
            <w:top w:val="none" w:sz="0" w:space="0" w:color="auto"/>
            <w:left w:val="none" w:sz="0" w:space="0" w:color="auto"/>
            <w:bottom w:val="none" w:sz="0" w:space="0" w:color="auto"/>
            <w:right w:val="none" w:sz="0" w:space="0" w:color="auto"/>
          </w:divBdr>
        </w:div>
      </w:divsChild>
    </w:div>
    <w:div w:id="1595746230">
      <w:bodyDiv w:val="1"/>
      <w:marLeft w:val="0"/>
      <w:marRight w:val="0"/>
      <w:marTop w:val="0"/>
      <w:marBottom w:val="0"/>
      <w:divBdr>
        <w:top w:val="none" w:sz="0" w:space="0" w:color="auto"/>
        <w:left w:val="none" w:sz="0" w:space="0" w:color="auto"/>
        <w:bottom w:val="none" w:sz="0" w:space="0" w:color="auto"/>
        <w:right w:val="none" w:sz="0" w:space="0" w:color="auto"/>
      </w:divBdr>
      <w:divsChild>
        <w:div w:id="1532455118">
          <w:marLeft w:val="0"/>
          <w:marRight w:val="0"/>
          <w:marTop w:val="0"/>
          <w:marBottom w:val="0"/>
          <w:divBdr>
            <w:top w:val="none" w:sz="0" w:space="0" w:color="auto"/>
            <w:left w:val="none" w:sz="0" w:space="0" w:color="auto"/>
            <w:bottom w:val="none" w:sz="0" w:space="0" w:color="auto"/>
            <w:right w:val="none" w:sz="0" w:space="0" w:color="auto"/>
          </w:divBdr>
        </w:div>
      </w:divsChild>
    </w:div>
    <w:div w:id="1631394407">
      <w:bodyDiv w:val="1"/>
      <w:marLeft w:val="0"/>
      <w:marRight w:val="0"/>
      <w:marTop w:val="0"/>
      <w:marBottom w:val="0"/>
      <w:divBdr>
        <w:top w:val="none" w:sz="0" w:space="0" w:color="auto"/>
        <w:left w:val="none" w:sz="0" w:space="0" w:color="auto"/>
        <w:bottom w:val="none" w:sz="0" w:space="0" w:color="auto"/>
        <w:right w:val="none" w:sz="0" w:space="0" w:color="auto"/>
      </w:divBdr>
    </w:div>
    <w:div w:id="1864898066">
      <w:bodyDiv w:val="1"/>
      <w:marLeft w:val="0"/>
      <w:marRight w:val="0"/>
      <w:marTop w:val="0"/>
      <w:marBottom w:val="0"/>
      <w:divBdr>
        <w:top w:val="none" w:sz="0" w:space="0" w:color="auto"/>
        <w:left w:val="none" w:sz="0" w:space="0" w:color="auto"/>
        <w:bottom w:val="none" w:sz="0" w:space="0" w:color="auto"/>
        <w:right w:val="none" w:sz="0" w:space="0" w:color="auto"/>
      </w:divBdr>
      <w:divsChild>
        <w:div w:id="610359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8181862">
      <w:bodyDiv w:val="1"/>
      <w:marLeft w:val="0"/>
      <w:marRight w:val="0"/>
      <w:marTop w:val="0"/>
      <w:marBottom w:val="0"/>
      <w:divBdr>
        <w:top w:val="none" w:sz="0" w:space="0" w:color="auto"/>
        <w:left w:val="none" w:sz="0" w:space="0" w:color="auto"/>
        <w:bottom w:val="none" w:sz="0" w:space="0" w:color="auto"/>
        <w:right w:val="none" w:sz="0" w:space="0" w:color="auto"/>
      </w:divBdr>
      <w:divsChild>
        <w:div w:id="89138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29</Words>
  <Characters>5853</Characters>
  <Application>Microsoft Office Word</Application>
  <DocSecurity>0</DocSecurity>
  <Lines>48</Lines>
  <Paragraphs>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sklinikum Freiburg</Company>
  <LinksUpToDate>false</LinksUpToDate>
  <CharactersWithSpaces>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vener</dc:creator>
  <cp:keywords/>
  <cp:lastModifiedBy>SSchnell</cp:lastModifiedBy>
  <cp:revision>16</cp:revision>
  <dcterms:created xsi:type="dcterms:W3CDTF">2019-12-04T12:46:00Z</dcterms:created>
  <dcterms:modified xsi:type="dcterms:W3CDTF">2026-02-2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43f9bc-cfd5-4886-b119-d8e4dcd3cab3</vt:lpwstr>
  </property>
</Properties>
</file>